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commentRangeStart w:id="0"/>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commentRangeEnd w:id="0"/>
      <w:r w:rsidR="00440AF9">
        <w:rPr>
          <w:rStyle w:val="Kommentarzeichen"/>
        </w:rPr>
        <w:commentReference w:id="0"/>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6272AEC6"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5814D6">
        <w:rPr>
          <w:rFonts w:cs="Arial"/>
          <w:b/>
          <w:szCs w:val="24"/>
          <w:lang w:val="en-US"/>
        </w:rPr>
        <w:t>Judgmen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6518A4" w:rsidRDefault="00257634" w:rsidP="006C170E">
      <w:pPr>
        <w:suppressLineNumbers/>
        <w:spacing w:after="0" w:line="360" w:lineRule="auto"/>
        <w:jc w:val="center"/>
        <w:rPr>
          <w:rFonts w:cs="Arial"/>
          <w:szCs w:val="24"/>
          <w:lang w:val="en-US"/>
        </w:rPr>
      </w:pPr>
      <w:r w:rsidRPr="006518A4">
        <w:rPr>
          <w:rFonts w:cs="Arial"/>
          <w:szCs w:val="24"/>
          <w:lang w:val="en-US"/>
        </w:rPr>
        <w:t>Miriam Schiele</w:t>
      </w:r>
    </w:p>
    <w:p w14:paraId="75E54B00" w14:textId="77777777" w:rsidR="00B225D6" w:rsidRPr="006518A4" w:rsidRDefault="00B225D6" w:rsidP="006C170E">
      <w:pPr>
        <w:suppressLineNumbers/>
        <w:spacing w:after="0" w:line="360" w:lineRule="auto"/>
        <w:jc w:val="center"/>
        <w:rPr>
          <w:rFonts w:cs="Arial"/>
          <w:szCs w:val="24"/>
          <w:lang w:val="en-US"/>
        </w:rPr>
      </w:pPr>
      <w:r w:rsidRPr="006518A4">
        <w:rPr>
          <w:rFonts w:cs="Arial"/>
          <w:szCs w:val="24"/>
          <w:lang w:val="en-US"/>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r w:rsidRPr="000D4033">
        <w:rPr>
          <w:rFonts w:cs="Arial"/>
          <w:szCs w:val="24"/>
        </w:rPr>
        <w:t>M</w:t>
      </w:r>
      <w:r w:rsidR="00257634" w:rsidRPr="000D4033">
        <w:rPr>
          <w:rFonts w:cs="Arial"/>
          <w:szCs w:val="24"/>
        </w:rPr>
        <w:t xml:space="preserve">atriculation </w:t>
      </w:r>
      <w:r w:rsidRPr="000D4033">
        <w:rPr>
          <w:rFonts w:cs="Arial"/>
          <w:szCs w:val="24"/>
        </w:rPr>
        <w:t>N</w:t>
      </w:r>
      <w:r w:rsidR="00257634" w:rsidRPr="000D4033">
        <w:rPr>
          <w:rFonts w:cs="Arial"/>
          <w:szCs w:val="24"/>
        </w:rPr>
        <w:t>umber</w:t>
      </w:r>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544C990F" w:rsidR="00D0261B" w:rsidRPr="007D080B" w:rsidRDefault="00257634" w:rsidP="006C170E">
      <w:pPr>
        <w:suppressLineNumbers/>
        <w:spacing w:after="0" w:line="360" w:lineRule="auto"/>
        <w:jc w:val="center"/>
        <w:rPr>
          <w:rFonts w:cs="Arial"/>
          <w:szCs w:val="24"/>
          <w:lang w:val="en-US"/>
        </w:rPr>
      </w:pPr>
      <w:commentRangeStart w:id="1"/>
      <w:r w:rsidRPr="007D080B">
        <w:rPr>
          <w:rFonts w:cs="Arial"/>
          <w:szCs w:val="24"/>
          <w:lang w:val="en-US"/>
        </w:rPr>
        <w:t xml:space="preserve">Date of </w:t>
      </w:r>
      <w:r w:rsidR="00B225D6" w:rsidRPr="007D080B">
        <w:rPr>
          <w:rFonts w:cs="Arial"/>
          <w:szCs w:val="24"/>
          <w:lang w:val="en-US"/>
        </w:rPr>
        <w:t>S</w:t>
      </w:r>
      <w:r w:rsidRPr="007D080B">
        <w:rPr>
          <w:rFonts w:cs="Arial"/>
          <w:szCs w:val="24"/>
          <w:lang w:val="en-US"/>
        </w:rPr>
        <w:t xml:space="preserve">ubmission: </w:t>
      </w:r>
      <w:r w:rsidR="00B225D6" w:rsidRPr="007D080B">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00A9702A" w:rsidRPr="007D080B">
        <w:rPr>
          <w:rFonts w:cs="Arial"/>
          <w:szCs w:val="24"/>
          <w:lang w:val="en-US"/>
        </w:rPr>
        <w:t>,</w:t>
      </w:r>
      <w:r w:rsidRPr="007D080B">
        <w:rPr>
          <w:rFonts w:cs="Arial"/>
          <w:szCs w:val="24"/>
          <w:lang w:val="en-US"/>
        </w:rPr>
        <w:t xml:space="preserve"> 202</w:t>
      </w:r>
      <w:r w:rsidR="00B225D6" w:rsidRPr="007D080B">
        <w:rPr>
          <w:rFonts w:cs="Arial"/>
          <w:szCs w:val="24"/>
          <w:lang w:val="en-US"/>
        </w:rPr>
        <w:t>3</w:t>
      </w:r>
      <w:commentRangeEnd w:id="1"/>
      <w:r w:rsidR="008D45CF">
        <w:rPr>
          <w:rStyle w:val="Kommentarzeichen"/>
        </w:rPr>
        <w:commentReference w:id="1"/>
      </w:r>
      <w:r w:rsidR="00D0261B" w:rsidRPr="007D080B">
        <w:rPr>
          <w:rFonts w:cs="Arial"/>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2"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19E76E0C" w14:textId="1108DDCD" w:rsidR="00122BB0"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122BB0" w:rsidRPr="008046F6">
        <w:rPr>
          <w:rFonts w:cs="Arial"/>
          <w:noProof/>
          <w:lang w:val="en-US"/>
        </w:rPr>
        <w:t>1. Introduction</w:t>
      </w:r>
      <w:r w:rsidR="00122BB0" w:rsidRPr="00122BB0">
        <w:rPr>
          <w:noProof/>
          <w:lang w:val="en-US"/>
        </w:rPr>
        <w:tab/>
      </w:r>
      <w:r w:rsidR="00122BB0">
        <w:rPr>
          <w:noProof/>
        </w:rPr>
        <w:fldChar w:fldCharType="begin"/>
      </w:r>
      <w:r w:rsidR="00122BB0" w:rsidRPr="00122BB0">
        <w:rPr>
          <w:noProof/>
          <w:lang w:val="en-US"/>
        </w:rPr>
        <w:instrText xml:space="preserve"> PAGEREF _Toc143514948 \h </w:instrText>
      </w:r>
      <w:r w:rsidR="00122BB0">
        <w:rPr>
          <w:noProof/>
        </w:rPr>
      </w:r>
      <w:r w:rsidR="00122BB0">
        <w:rPr>
          <w:noProof/>
        </w:rPr>
        <w:fldChar w:fldCharType="separate"/>
      </w:r>
      <w:r w:rsidR="00122BB0" w:rsidRPr="00122BB0">
        <w:rPr>
          <w:noProof/>
          <w:lang w:val="en-US"/>
        </w:rPr>
        <w:t>7</w:t>
      </w:r>
      <w:r w:rsidR="00122BB0">
        <w:rPr>
          <w:noProof/>
        </w:rPr>
        <w:fldChar w:fldCharType="end"/>
      </w:r>
    </w:p>
    <w:p w14:paraId="5E757D54" w14:textId="6037912D"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1.1 Background and motivation</w:t>
      </w:r>
      <w:r w:rsidRPr="00122BB0">
        <w:rPr>
          <w:noProof/>
          <w:lang w:val="en-US"/>
        </w:rPr>
        <w:tab/>
      </w:r>
      <w:r>
        <w:rPr>
          <w:noProof/>
        </w:rPr>
        <w:fldChar w:fldCharType="begin"/>
      </w:r>
      <w:r w:rsidRPr="00122BB0">
        <w:rPr>
          <w:noProof/>
          <w:lang w:val="en-US"/>
        </w:rPr>
        <w:instrText xml:space="preserve"> PAGEREF _Toc143514949 \h </w:instrText>
      </w:r>
      <w:r>
        <w:rPr>
          <w:noProof/>
        </w:rPr>
      </w:r>
      <w:r>
        <w:rPr>
          <w:noProof/>
        </w:rPr>
        <w:fldChar w:fldCharType="separate"/>
      </w:r>
      <w:r w:rsidRPr="00122BB0">
        <w:rPr>
          <w:noProof/>
          <w:lang w:val="en-US"/>
        </w:rPr>
        <w:t>7</w:t>
      </w:r>
      <w:r>
        <w:rPr>
          <w:noProof/>
        </w:rPr>
        <w:fldChar w:fldCharType="end"/>
      </w:r>
    </w:p>
    <w:p w14:paraId="5C55D77B" w14:textId="741B7718"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1.2 Research questions and objectives</w:t>
      </w:r>
      <w:r w:rsidRPr="00122BB0">
        <w:rPr>
          <w:noProof/>
          <w:lang w:val="en-US"/>
        </w:rPr>
        <w:tab/>
      </w:r>
      <w:r>
        <w:rPr>
          <w:noProof/>
        </w:rPr>
        <w:fldChar w:fldCharType="begin"/>
      </w:r>
      <w:r w:rsidRPr="00122BB0">
        <w:rPr>
          <w:noProof/>
          <w:lang w:val="en-US"/>
        </w:rPr>
        <w:instrText xml:space="preserve"> PAGEREF _Toc143514950 \h </w:instrText>
      </w:r>
      <w:r>
        <w:rPr>
          <w:noProof/>
        </w:rPr>
      </w:r>
      <w:r>
        <w:rPr>
          <w:noProof/>
        </w:rPr>
        <w:fldChar w:fldCharType="separate"/>
      </w:r>
      <w:r w:rsidRPr="00122BB0">
        <w:rPr>
          <w:noProof/>
          <w:lang w:val="en-US"/>
        </w:rPr>
        <w:t>8</w:t>
      </w:r>
      <w:r>
        <w:rPr>
          <w:noProof/>
        </w:rPr>
        <w:fldChar w:fldCharType="end"/>
      </w:r>
    </w:p>
    <w:p w14:paraId="64386CF6" w14:textId="10AFCD85"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1.3 Significance of the study</w:t>
      </w:r>
      <w:r w:rsidRPr="00122BB0">
        <w:rPr>
          <w:noProof/>
          <w:lang w:val="en-US"/>
        </w:rPr>
        <w:tab/>
      </w:r>
      <w:r>
        <w:rPr>
          <w:noProof/>
        </w:rPr>
        <w:fldChar w:fldCharType="begin"/>
      </w:r>
      <w:r w:rsidRPr="00122BB0">
        <w:rPr>
          <w:noProof/>
          <w:lang w:val="en-US"/>
        </w:rPr>
        <w:instrText xml:space="preserve"> PAGEREF _Toc143514951 \h </w:instrText>
      </w:r>
      <w:r>
        <w:rPr>
          <w:noProof/>
        </w:rPr>
      </w:r>
      <w:r>
        <w:rPr>
          <w:noProof/>
        </w:rPr>
        <w:fldChar w:fldCharType="separate"/>
      </w:r>
      <w:r w:rsidRPr="00122BB0">
        <w:rPr>
          <w:noProof/>
          <w:lang w:val="en-US"/>
        </w:rPr>
        <w:t>10</w:t>
      </w:r>
      <w:r>
        <w:rPr>
          <w:noProof/>
        </w:rPr>
        <w:fldChar w:fldCharType="end"/>
      </w:r>
    </w:p>
    <w:p w14:paraId="63B90D0E" w14:textId="114FCB4E"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1.4 Scope and limitations</w:t>
      </w:r>
      <w:r w:rsidRPr="00122BB0">
        <w:rPr>
          <w:noProof/>
          <w:lang w:val="en-US"/>
        </w:rPr>
        <w:tab/>
      </w:r>
      <w:r>
        <w:rPr>
          <w:noProof/>
        </w:rPr>
        <w:fldChar w:fldCharType="begin"/>
      </w:r>
      <w:r w:rsidRPr="00122BB0">
        <w:rPr>
          <w:noProof/>
          <w:lang w:val="en-US"/>
        </w:rPr>
        <w:instrText xml:space="preserve"> PAGEREF _Toc143514952 \h </w:instrText>
      </w:r>
      <w:r>
        <w:rPr>
          <w:noProof/>
        </w:rPr>
      </w:r>
      <w:r>
        <w:rPr>
          <w:noProof/>
        </w:rPr>
        <w:fldChar w:fldCharType="separate"/>
      </w:r>
      <w:r w:rsidRPr="00122BB0">
        <w:rPr>
          <w:noProof/>
          <w:lang w:val="en-US"/>
        </w:rPr>
        <w:t>11</w:t>
      </w:r>
      <w:r>
        <w:rPr>
          <w:noProof/>
        </w:rPr>
        <w:fldChar w:fldCharType="end"/>
      </w:r>
    </w:p>
    <w:p w14:paraId="4D36BD4F" w14:textId="6A8B734D" w:rsidR="00122BB0" w:rsidRDefault="00122BB0">
      <w:pPr>
        <w:pStyle w:val="Verzeichnis1"/>
        <w:rPr>
          <w:rFonts w:asciiTheme="minorHAnsi" w:eastAsiaTheme="minorEastAsia" w:hAnsiTheme="minorHAnsi"/>
          <w:noProof/>
          <w:kern w:val="2"/>
          <w:sz w:val="22"/>
          <w:lang w:val="en-US"/>
          <w14:ligatures w14:val="standardContextual"/>
        </w:rPr>
      </w:pPr>
      <w:r w:rsidRPr="008046F6">
        <w:rPr>
          <w:rFonts w:cs="Arial"/>
          <w:noProof/>
          <w:lang w:val="en-US"/>
        </w:rPr>
        <w:t>2. Literary review</w:t>
      </w:r>
      <w:r w:rsidRPr="00122BB0">
        <w:rPr>
          <w:noProof/>
          <w:lang w:val="en-US"/>
        </w:rPr>
        <w:tab/>
      </w:r>
      <w:r>
        <w:rPr>
          <w:noProof/>
        </w:rPr>
        <w:fldChar w:fldCharType="begin"/>
      </w:r>
      <w:r w:rsidRPr="00122BB0">
        <w:rPr>
          <w:noProof/>
          <w:lang w:val="en-US"/>
        </w:rPr>
        <w:instrText xml:space="preserve"> PAGEREF _Toc143514953 \h </w:instrText>
      </w:r>
      <w:r>
        <w:rPr>
          <w:noProof/>
        </w:rPr>
      </w:r>
      <w:r>
        <w:rPr>
          <w:noProof/>
        </w:rPr>
        <w:fldChar w:fldCharType="separate"/>
      </w:r>
      <w:r w:rsidRPr="00122BB0">
        <w:rPr>
          <w:noProof/>
          <w:lang w:val="en-US"/>
        </w:rPr>
        <w:t>12</w:t>
      </w:r>
      <w:r>
        <w:rPr>
          <w:noProof/>
        </w:rPr>
        <w:fldChar w:fldCharType="end"/>
      </w:r>
    </w:p>
    <w:p w14:paraId="480956C4" w14:textId="04A3DAB4"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2.1 Fragment theory and its linguistic foundations</w:t>
      </w:r>
      <w:r w:rsidRPr="00122BB0">
        <w:rPr>
          <w:noProof/>
          <w:lang w:val="en-US"/>
        </w:rPr>
        <w:tab/>
      </w:r>
      <w:r>
        <w:rPr>
          <w:noProof/>
        </w:rPr>
        <w:fldChar w:fldCharType="begin"/>
      </w:r>
      <w:r w:rsidRPr="00122BB0">
        <w:rPr>
          <w:noProof/>
          <w:lang w:val="en-US"/>
        </w:rPr>
        <w:instrText xml:space="preserve"> PAGEREF _Toc143514954 \h </w:instrText>
      </w:r>
      <w:r>
        <w:rPr>
          <w:noProof/>
        </w:rPr>
      </w:r>
      <w:r>
        <w:rPr>
          <w:noProof/>
        </w:rPr>
        <w:fldChar w:fldCharType="separate"/>
      </w:r>
      <w:r w:rsidRPr="00122BB0">
        <w:rPr>
          <w:noProof/>
          <w:lang w:val="en-US"/>
        </w:rPr>
        <w:t>12</w:t>
      </w:r>
      <w:r>
        <w:rPr>
          <w:noProof/>
        </w:rPr>
        <w:fldChar w:fldCharType="end"/>
      </w:r>
    </w:p>
    <w:p w14:paraId="29527997" w14:textId="2927990F"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2.2 Contrastive focus</w:t>
      </w:r>
      <w:r w:rsidRPr="00122BB0">
        <w:rPr>
          <w:noProof/>
          <w:lang w:val="en-US"/>
        </w:rPr>
        <w:tab/>
      </w:r>
      <w:r>
        <w:rPr>
          <w:noProof/>
        </w:rPr>
        <w:fldChar w:fldCharType="begin"/>
      </w:r>
      <w:r w:rsidRPr="00122BB0">
        <w:rPr>
          <w:noProof/>
          <w:lang w:val="en-US"/>
        </w:rPr>
        <w:instrText xml:space="preserve"> PAGEREF _Toc143514955 \h </w:instrText>
      </w:r>
      <w:r>
        <w:rPr>
          <w:noProof/>
        </w:rPr>
      </w:r>
      <w:r>
        <w:rPr>
          <w:noProof/>
        </w:rPr>
        <w:fldChar w:fldCharType="separate"/>
      </w:r>
      <w:r w:rsidRPr="00122BB0">
        <w:rPr>
          <w:noProof/>
          <w:lang w:val="en-US"/>
        </w:rPr>
        <w:t>13</w:t>
      </w:r>
      <w:r>
        <w:rPr>
          <w:noProof/>
        </w:rPr>
        <w:fldChar w:fldCharType="end"/>
      </w:r>
    </w:p>
    <w:p w14:paraId="5C0F6E45" w14:textId="2E6CF35D"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2.3 The comprehension of fragmentary answers</w:t>
      </w:r>
      <w:r w:rsidRPr="00122BB0">
        <w:rPr>
          <w:noProof/>
          <w:lang w:val="en-US"/>
        </w:rPr>
        <w:tab/>
      </w:r>
      <w:r>
        <w:rPr>
          <w:noProof/>
        </w:rPr>
        <w:fldChar w:fldCharType="begin"/>
      </w:r>
      <w:r w:rsidRPr="00122BB0">
        <w:rPr>
          <w:noProof/>
          <w:lang w:val="en-US"/>
        </w:rPr>
        <w:instrText xml:space="preserve"> PAGEREF _Toc143514956 \h </w:instrText>
      </w:r>
      <w:r>
        <w:rPr>
          <w:noProof/>
        </w:rPr>
      </w:r>
      <w:r>
        <w:rPr>
          <w:noProof/>
        </w:rPr>
        <w:fldChar w:fldCharType="separate"/>
      </w:r>
      <w:r w:rsidRPr="00122BB0">
        <w:rPr>
          <w:noProof/>
          <w:lang w:val="en-US"/>
        </w:rPr>
        <w:t>15</w:t>
      </w:r>
      <w:r>
        <w:rPr>
          <w:noProof/>
        </w:rPr>
        <w:fldChar w:fldCharType="end"/>
      </w:r>
    </w:p>
    <w:p w14:paraId="570633CB" w14:textId="3A17D2EC"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2.4 Acceptability judgment tasks (AJTs) in linguistics</w:t>
      </w:r>
      <w:r w:rsidRPr="00122BB0">
        <w:rPr>
          <w:noProof/>
          <w:lang w:val="en-US"/>
        </w:rPr>
        <w:tab/>
      </w:r>
      <w:r>
        <w:rPr>
          <w:noProof/>
        </w:rPr>
        <w:fldChar w:fldCharType="begin"/>
      </w:r>
      <w:r w:rsidRPr="00122BB0">
        <w:rPr>
          <w:noProof/>
          <w:lang w:val="en-US"/>
        </w:rPr>
        <w:instrText xml:space="preserve"> PAGEREF _Toc143514957 \h </w:instrText>
      </w:r>
      <w:r>
        <w:rPr>
          <w:noProof/>
        </w:rPr>
      </w:r>
      <w:r>
        <w:rPr>
          <w:noProof/>
        </w:rPr>
        <w:fldChar w:fldCharType="separate"/>
      </w:r>
      <w:r w:rsidRPr="00122BB0">
        <w:rPr>
          <w:noProof/>
          <w:lang w:val="en-US"/>
        </w:rPr>
        <w:t>20</w:t>
      </w:r>
      <w:r>
        <w:rPr>
          <w:noProof/>
        </w:rPr>
        <w:fldChar w:fldCharType="end"/>
      </w:r>
    </w:p>
    <w:p w14:paraId="23FDCDB6" w14:textId="056D2D5D" w:rsidR="00122BB0" w:rsidRDefault="00122BB0">
      <w:pPr>
        <w:pStyle w:val="Verzeichnis1"/>
        <w:rPr>
          <w:rFonts w:asciiTheme="minorHAnsi" w:eastAsiaTheme="minorEastAsia" w:hAnsiTheme="minorHAnsi"/>
          <w:noProof/>
          <w:kern w:val="2"/>
          <w:sz w:val="22"/>
          <w:lang w:val="en-US"/>
          <w14:ligatures w14:val="standardContextual"/>
        </w:rPr>
      </w:pPr>
      <w:r w:rsidRPr="008046F6">
        <w:rPr>
          <w:noProof/>
          <w:lang w:val="en-US"/>
        </w:rPr>
        <w:t>3. Data and method</w:t>
      </w:r>
      <w:r w:rsidRPr="00122BB0">
        <w:rPr>
          <w:noProof/>
          <w:lang w:val="en-US"/>
        </w:rPr>
        <w:tab/>
      </w:r>
      <w:r>
        <w:rPr>
          <w:noProof/>
        </w:rPr>
        <w:fldChar w:fldCharType="begin"/>
      </w:r>
      <w:r w:rsidRPr="00122BB0">
        <w:rPr>
          <w:noProof/>
          <w:lang w:val="en-US"/>
        </w:rPr>
        <w:instrText xml:space="preserve"> PAGEREF _Toc143514958 \h </w:instrText>
      </w:r>
      <w:r>
        <w:rPr>
          <w:noProof/>
        </w:rPr>
      </w:r>
      <w:r>
        <w:rPr>
          <w:noProof/>
        </w:rPr>
        <w:fldChar w:fldCharType="separate"/>
      </w:r>
      <w:r w:rsidRPr="00122BB0">
        <w:rPr>
          <w:noProof/>
          <w:lang w:val="en-US"/>
        </w:rPr>
        <w:t>22</w:t>
      </w:r>
      <w:r>
        <w:rPr>
          <w:noProof/>
        </w:rPr>
        <w:fldChar w:fldCharType="end"/>
      </w:r>
    </w:p>
    <w:p w14:paraId="5AC98639" w14:textId="739F00BC"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3.1 Study design</w:t>
      </w:r>
      <w:r w:rsidRPr="00122BB0">
        <w:rPr>
          <w:noProof/>
          <w:lang w:val="en-US"/>
        </w:rPr>
        <w:tab/>
      </w:r>
      <w:r>
        <w:rPr>
          <w:noProof/>
        </w:rPr>
        <w:fldChar w:fldCharType="begin"/>
      </w:r>
      <w:r w:rsidRPr="00122BB0">
        <w:rPr>
          <w:noProof/>
          <w:lang w:val="en-US"/>
        </w:rPr>
        <w:instrText xml:space="preserve"> PAGEREF _Toc143514959 \h </w:instrText>
      </w:r>
      <w:r>
        <w:rPr>
          <w:noProof/>
        </w:rPr>
      </w:r>
      <w:r>
        <w:rPr>
          <w:noProof/>
        </w:rPr>
        <w:fldChar w:fldCharType="separate"/>
      </w:r>
      <w:r w:rsidRPr="00122BB0">
        <w:rPr>
          <w:noProof/>
          <w:lang w:val="en-US"/>
        </w:rPr>
        <w:t>22</w:t>
      </w:r>
      <w:r>
        <w:rPr>
          <w:noProof/>
        </w:rPr>
        <w:fldChar w:fldCharType="end"/>
      </w:r>
    </w:p>
    <w:p w14:paraId="002F2103" w14:textId="61FAED86"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3.2 Selection of critical and filler items</w:t>
      </w:r>
      <w:r w:rsidRPr="00122BB0">
        <w:rPr>
          <w:noProof/>
          <w:lang w:val="en-US"/>
        </w:rPr>
        <w:tab/>
      </w:r>
      <w:r>
        <w:rPr>
          <w:noProof/>
        </w:rPr>
        <w:fldChar w:fldCharType="begin"/>
      </w:r>
      <w:r w:rsidRPr="00122BB0">
        <w:rPr>
          <w:noProof/>
          <w:lang w:val="en-US"/>
        </w:rPr>
        <w:instrText xml:space="preserve"> PAGEREF _Toc143514960 \h </w:instrText>
      </w:r>
      <w:r>
        <w:rPr>
          <w:noProof/>
        </w:rPr>
      </w:r>
      <w:r>
        <w:rPr>
          <w:noProof/>
        </w:rPr>
        <w:fldChar w:fldCharType="separate"/>
      </w:r>
      <w:r w:rsidRPr="00122BB0">
        <w:rPr>
          <w:noProof/>
          <w:lang w:val="en-US"/>
        </w:rPr>
        <w:t>25</w:t>
      </w:r>
      <w:r>
        <w:rPr>
          <w:noProof/>
        </w:rPr>
        <w:fldChar w:fldCharType="end"/>
      </w:r>
    </w:p>
    <w:p w14:paraId="2B121D93" w14:textId="1CE4E1D8"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3.3 Recording of stimuli</w:t>
      </w:r>
      <w:r w:rsidRPr="00122BB0">
        <w:rPr>
          <w:noProof/>
          <w:lang w:val="en-US"/>
        </w:rPr>
        <w:tab/>
      </w:r>
      <w:r>
        <w:rPr>
          <w:noProof/>
        </w:rPr>
        <w:fldChar w:fldCharType="begin"/>
      </w:r>
      <w:r w:rsidRPr="00122BB0">
        <w:rPr>
          <w:noProof/>
          <w:lang w:val="en-US"/>
        </w:rPr>
        <w:instrText xml:space="preserve"> PAGEREF _Toc143514961 \h </w:instrText>
      </w:r>
      <w:r>
        <w:rPr>
          <w:noProof/>
        </w:rPr>
      </w:r>
      <w:r>
        <w:rPr>
          <w:noProof/>
        </w:rPr>
        <w:fldChar w:fldCharType="separate"/>
      </w:r>
      <w:r w:rsidRPr="00122BB0">
        <w:rPr>
          <w:noProof/>
          <w:lang w:val="en-US"/>
        </w:rPr>
        <w:t>28</w:t>
      </w:r>
      <w:r>
        <w:rPr>
          <w:noProof/>
        </w:rPr>
        <w:fldChar w:fldCharType="end"/>
      </w:r>
    </w:p>
    <w:p w14:paraId="71054DB1" w14:textId="239D9362"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3.4 Data collection</w:t>
      </w:r>
      <w:r w:rsidRPr="00122BB0">
        <w:rPr>
          <w:noProof/>
          <w:lang w:val="en-US"/>
        </w:rPr>
        <w:tab/>
      </w:r>
      <w:r>
        <w:rPr>
          <w:noProof/>
        </w:rPr>
        <w:fldChar w:fldCharType="begin"/>
      </w:r>
      <w:r w:rsidRPr="00122BB0">
        <w:rPr>
          <w:noProof/>
          <w:lang w:val="en-US"/>
        </w:rPr>
        <w:instrText xml:space="preserve"> PAGEREF _Toc143514962 \h </w:instrText>
      </w:r>
      <w:r>
        <w:rPr>
          <w:noProof/>
        </w:rPr>
      </w:r>
      <w:r>
        <w:rPr>
          <w:noProof/>
        </w:rPr>
        <w:fldChar w:fldCharType="separate"/>
      </w:r>
      <w:r w:rsidRPr="00122BB0">
        <w:rPr>
          <w:noProof/>
          <w:lang w:val="en-US"/>
        </w:rPr>
        <w:t>31</w:t>
      </w:r>
      <w:r>
        <w:rPr>
          <w:noProof/>
        </w:rPr>
        <w:fldChar w:fldCharType="end"/>
      </w:r>
    </w:p>
    <w:p w14:paraId="73827DDA" w14:textId="72ECE81A"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3.5 Participant recruitment and characteristics</w:t>
      </w:r>
      <w:r w:rsidRPr="00122BB0">
        <w:rPr>
          <w:noProof/>
          <w:lang w:val="en-US"/>
        </w:rPr>
        <w:tab/>
      </w:r>
      <w:r>
        <w:rPr>
          <w:noProof/>
        </w:rPr>
        <w:fldChar w:fldCharType="begin"/>
      </w:r>
      <w:r w:rsidRPr="00122BB0">
        <w:rPr>
          <w:noProof/>
          <w:lang w:val="en-US"/>
        </w:rPr>
        <w:instrText xml:space="preserve"> PAGEREF _Toc143514963 \h </w:instrText>
      </w:r>
      <w:r>
        <w:rPr>
          <w:noProof/>
        </w:rPr>
      </w:r>
      <w:r>
        <w:rPr>
          <w:noProof/>
        </w:rPr>
        <w:fldChar w:fldCharType="separate"/>
      </w:r>
      <w:r w:rsidRPr="00122BB0">
        <w:rPr>
          <w:noProof/>
          <w:lang w:val="en-US"/>
        </w:rPr>
        <w:t>32</w:t>
      </w:r>
      <w:r>
        <w:rPr>
          <w:noProof/>
        </w:rPr>
        <w:fldChar w:fldCharType="end"/>
      </w:r>
    </w:p>
    <w:p w14:paraId="70230C74" w14:textId="1D5CE972" w:rsidR="00122BB0" w:rsidRDefault="00122BB0">
      <w:pPr>
        <w:pStyle w:val="Verzeichnis1"/>
        <w:rPr>
          <w:rFonts w:asciiTheme="minorHAnsi" w:eastAsiaTheme="minorEastAsia" w:hAnsiTheme="minorHAnsi"/>
          <w:noProof/>
          <w:kern w:val="2"/>
          <w:sz w:val="22"/>
          <w:lang w:val="en-US"/>
          <w14:ligatures w14:val="standardContextual"/>
        </w:rPr>
      </w:pPr>
      <w:r w:rsidRPr="008046F6">
        <w:rPr>
          <w:rFonts w:cs="Arial"/>
          <w:noProof/>
          <w:lang w:val="en-US"/>
        </w:rPr>
        <w:t>4. Results and analysis</w:t>
      </w:r>
      <w:r w:rsidRPr="00122BB0">
        <w:rPr>
          <w:noProof/>
          <w:lang w:val="en-US"/>
        </w:rPr>
        <w:tab/>
      </w:r>
      <w:r>
        <w:rPr>
          <w:noProof/>
        </w:rPr>
        <w:fldChar w:fldCharType="begin"/>
      </w:r>
      <w:r w:rsidRPr="00122BB0">
        <w:rPr>
          <w:noProof/>
          <w:lang w:val="en-US"/>
        </w:rPr>
        <w:instrText xml:space="preserve"> PAGEREF _Toc143514964 \h </w:instrText>
      </w:r>
      <w:r>
        <w:rPr>
          <w:noProof/>
        </w:rPr>
      </w:r>
      <w:r>
        <w:rPr>
          <w:noProof/>
        </w:rPr>
        <w:fldChar w:fldCharType="separate"/>
      </w:r>
      <w:r w:rsidRPr="00122BB0">
        <w:rPr>
          <w:noProof/>
          <w:lang w:val="en-US"/>
        </w:rPr>
        <w:t>33</w:t>
      </w:r>
      <w:r>
        <w:rPr>
          <w:noProof/>
        </w:rPr>
        <w:fldChar w:fldCharType="end"/>
      </w:r>
    </w:p>
    <w:p w14:paraId="0BA1AC83" w14:textId="05EFE0BD"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4.1 Raw data presentation</w:t>
      </w:r>
      <w:r w:rsidRPr="00122BB0">
        <w:rPr>
          <w:noProof/>
          <w:lang w:val="en-US"/>
        </w:rPr>
        <w:tab/>
      </w:r>
      <w:r>
        <w:rPr>
          <w:noProof/>
        </w:rPr>
        <w:fldChar w:fldCharType="begin"/>
      </w:r>
      <w:r w:rsidRPr="00122BB0">
        <w:rPr>
          <w:noProof/>
          <w:lang w:val="en-US"/>
        </w:rPr>
        <w:instrText xml:space="preserve"> PAGEREF _Toc143514965 \h </w:instrText>
      </w:r>
      <w:r>
        <w:rPr>
          <w:noProof/>
        </w:rPr>
      </w:r>
      <w:r>
        <w:rPr>
          <w:noProof/>
        </w:rPr>
        <w:fldChar w:fldCharType="separate"/>
      </w:r>
      <w:r w:rsidRPr="00122BB0">
        <w:rPr>
          <w:noProof/>
          <w:lang w:val="en-US"/>
        </w:rPr>
        <w:t>33</w:t>
      </w:r>
      <w:r>
        <w:rPr>
          <w:noProof/>
        </w:rPr>
        <w:fldChar w:fldCharType="end"/>
      </w:r>
    </w:p>
    <w:p w14:paraId="5463E67F" w14:textId="6DFF0F86"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4.2 Analysis methods</w:t>
      </w:r>
      <w:r w:rsidRPr="00122BB0">
        <w:rPr>
          <w:noProof/>
          <w:lang w:val="en-US"/>
        </w:rPr>
        <w:tab/>
      </w:r>
      <w:r>
        <w:rPr>
          <w:noProof/>
        </w:rPr>
        <w:fldChar w:fldCharType="begin"/>
      </w:r>
      <w:r w:rsidRPr="00122BB0">
        <w:rPr>
          <w:noProof/>
          <w:lang w:val="en-US"/>
        </w:rPr>
        <w:instrText xml:space="preserve"> PAGEREF _Toc143514966 \h </w:instrText>
      </w:r>
      <w:r>
        <w:rPr>
          <w:noProof/>
        </w:rPr>
      </w:r>
      <w:r>
        <w:rPr>
          <w:noProof/>
        </w:rPr>
        <w:fldChar w:fldCharType="separate"/>
      </w:r>
      <w:r w:rsidRPr="00122BB0">
        <w:rPr>
          <w:noProof/>
          <w:lang w:val="en-US"/>
        </w:rPr>
        <w:t>36</w:t>
      </w:r>
      <w:r>
        <w:rPr>
          <w:noProof/>
        </w:rPr>
        <w:fldChar w:fldCharType="end"/>
      </w:r>
    </w:p>
    <w:p w14:paraId="178E65DD" w14:textId="720D3D13"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rFonts w:eastAsia="Times New Roman"/>
          <w:noProof/>
          <w:lang w:val="en-US"/>
        </w:rPr>
        <w:t>4.3 Results and hypotheses examination</w:t>
      </w:r>
      <w:r w:rsidRPr="00122BB0">
        <w:rPr>
          <w:noProof/>
          <w:lang w:val="en-US"/>
        </w:rPr>
        <w:tab/>
      </w:r>
      <w:r>
        <w:rPr>
          <w:noProof/>
        </w:rPr>
        <w:fldChar w:fldCharType="begin"/>
      </w:r>
      <w:r w:rsidRPr="00122BB0">
        <w:rPr>
          <w:noProof/>
          <w:lang w:val="en-US"/>
        </w:rPr>
        <w:instrText xml:space="preserve"> PAGEREF _Toc143514967 \h </w:instrText>
      </w:r>
      <w:r>
        <w:rPr>
          <w:noProof/>
        </w:rPr>
      </w:r>
      <w:r>
        <w:rPr>
          <w:noProof/>
        </w:rPr>
        <w:fldChar w:fldCharType="separate"/>
      </w:r>
      <w:r w:rsidRPr="00122BB0">
        <w:rPr>
          <w:noProof/>
          <w:lang w:val="en-US"/>
        </w:rPr>
        <w:t>37</w:t>
      </w:r>
      <w:r>
        <w:rPr>
          <w:noProof/>
        </w:rPr>
        <w:fldChar w:fldCharType="end"/>
      </w:r>
    </w:p>
    <w:p w14:paraId="4CE68CF3" w14:textId="50F6DAAC" w:rsidR="00122BB0" w:rsidRDefault="00122BB0">
      <w:pPr>
        <w:pStyle w:val="Verzeichnis1"/>
        <w:rPr>
          <w:rFonts w:asciiTheme="minorHAnsi" w:eastAsiaTheme="minorEastAsia" w:hAnsiTheme="minorHAnsi"/>
          <w:noProof/>
          <w:kern w:val="2"/>
          <w:sz w:val="22"/>
          <w:lang w:val="en-US"/>
          <w14:ligatures w14:val="standardContextual"/>
        </w:rPr>
      </w:pPr>
      <w:r w:rsidRPr="008046F6">
        <w:rPr>
          <w:rFonts w:cs="Arial"/>
          <w:noProof/>
          <w:lang w:val="en-US"/>
        </w:rPr>
        <w:t>5. Discussion</w:t>
      </w:r>
      <w:r w:rsidRPr="00122BB0">
        <w:rPr>
          <w:noProof/>
          <w:lang w:val="en-US"/>
        </w:rPr>
        <w:tab/>
      </w:r>
      <w:r>
        <w:rPr>
          <w:noProof/>
        </w:rPr>
        <w:fldChar w:fldCharType="begin"/>
      </w:r>
      <w:r w:rsidRPr="00122BB0">
        <w:rPr>
          <w:noProof/>
          <w:lang w:val="en-US"/>
        </w:rPr>
        <w:instrText xml:space="preserve"> PAGEREF _Toc143514968 \h </w:instrText>
      </w:r>
      <w:r>
        <w:rPr>
          <w:noProof/>
        </w:rPr>
      </w:r>
      <w:r>
        <w:rPr>
          <w:noProof/>
        </w:rPr>
        <w:fldChar w:fldCharType="separate"/>
      </w:r>
      <w:r w:rsidRPr="00122BB0">
        <w:rPr>
          <w:noProof/>
          <w:lang w:val="en-US"/>
        </w:rPr>
        <w:t>41</w:t>
      </w:r>
      <w:r>
        <w:rPr>
          <w:noProof/>
        </w:rPr>
        <w:fldChar w:fldCharType="end"/>
      </w:r>
    </w:p>
    <w:p w14:paraId="43BA32EC" w14:textId="6D5DE77B"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5.1 Interpretation of the findings</w:t>
      </w:r>
      <w:r w:rsidRPr="00122BB0">
        <w:rPr>
          <w:noProof/>
          <w:lang w:val="en-US"/>
        </w:rPr>
        <w:tab/>
      </w:r>
      <w:r>
        <w:rPr>
          <w:noProof/>
        </w:rPr>
        <w:fldChar w:fldCharType="begin"/>
      </w:r>
      <w:r w:rsidRPr="00122BB0">
        <w:rPr>
          <w:noProof/>
          <w:lang w:val="en-US"/>
        </w:rPr>
        <w:instrText xml:space="preserve"> PAGEREF _Toc143514969 \h </w:instrText>
      </w:r>
      <w:r>
        <w:rPr>
          <w:noProof/>
        </w:rPr>
      </w:r>
      <w:r>
        <w:rPr>
          <w:noProof/>
        </w:rPr>
        <w:fldChar w:fldCharType="separate"/>
      </w:r>
      <w:r w:rsidRPr="00122BB0">
        <w:rPr>
          <w:noProof/>
          <w:lang w:val="en-US"/>
        </w:rPr>
        <w:t>41</w:t>
      </w:r>
      <w:r>
        <w:rPr>
          <w:noProof/>
        </w:rPr>
        <w:fldChar w:fldCharType="end"/>
      </w:r>
    </w:p>
    <w:p w14:paraId="5940701C" w14:textId="61DE4040"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5.2 Comparison with previous studies and theoretical predictions</w:t>
      </w:r>
      <w:r w:rsidRPr="00122BB0">
        <w:rPr>
          <w:noProof/>
          <w:lang w:val="en-US"/>
        </w:rPr>
        <w:tab/>
      </w:r>
      <w:r>
        <w:rPr>
          <w:noProof/>
        </w:rPr>
        <w:fldChar w:fldCharType="begin"/>
      </w:r>
      <w:r w:rsidRPr="00122BB0">
        <w:rPr>
          <w:noProof/>
          <w:lang w:val="en-US"/>
        </w:rPr>
        <w:instrText xml:space="preserve"> PAGEREF _Toc143514970 \h </w:instrText>
      </w:r>
      <w:r>
        <w:rPr>
          <w:noProof/>
        </w:rPr>
      </w:r>
      <w:r>
        <w:rPr>
          <w:noProof/>
        </w:rPr>
        <w:fldChar w:fldCharType="separate"/>
      </w:r>
      <w:r w:rsidRPr="00122BB0">
        <w:rPr>
          <w:noProof/>
          <w:lang w:val="en-US"/>
        </w:rPr>
        <w:t>49</w:t>
      </w:r>
      <w:r>
        <w:rPr>
          <w:noProof/>
        </w:rPr>
        <w:fldChar w:fldCharType="end"/>
      </w:r>
    </w:p>
    <w:p w14:paraId="1819BCFD" w14:textId="53B5CD0A" w:rsidR="00122BB0" w:rsidRDefault="00122BB0">
      <w:pPr>
        <w:pStyle w:val="Verzeichnis1"/>
        <w:rPr>
          <w:rFonts w:asciiTheme="minorHAnsi" w:eastAsiaTheme="minorEastAsia" w:hAnsiTheme="minorHAnsi"/>
          <w:noProof/>
          <w:kern w:val="2"/>
          <w:sz w:val="22"/>
          <w:lang w:val="en-US"/>
          <w14:ligatures w14:val="standardContextual"/>
        </w:rPr>
      </w:pPr>
      <w:r w:rsidRPr="008046F6">
        <w:rPr>
          <w:rFonts w:cs="Arial"/>
          <w:noProof/>
          <w:lang w:val="en-US"/>
        </w:rPr>
        <w:t>6. Conclusions</w:t>
      </w:r>
      <w:r w:rsidRPr="00122BB0">
        <w:rPr>
          <w:noProof/>
          <w:lang w:val="en-US"/>
        </w:rPr>
        <w:tab/>
      </w:r>
      <w:r>
        <w:rPr>
          <w:noProof/>
        </w:rPr>
        <w:fldChar w:fldCharType="begin"/>
      </w:r>
      <w:r w:rsidRPr="00122BB0">
        <w:rPr>
          <w:noProof/>
          <w:lang w:val="en-US"/>
        </w:rPr>
        <w:instrText xml:space="preserve"> PAGEREF _Toc143514971 \h </w:instrText>
      </w:r>
      <w:r>
        <w:rPr>
          <w:noProof/>
        </w:rPr>
      </w:r>
      <w:r>
        <w:rPr>
          <w:noProof/>
        </w:rPr>
        <w:fldChar w:fldCharType="separate"/>
      </w:r>
      <w:r w:rsidRPr="00122BB0">
        <w:rPr>
          <w:noProof/>
          <w:lang w:val="en-US"/>
        </w:rPr>
        <w:t>52</w:t>
      </w:r>
      <w:r>
        <w:rPr>
          <w:noProof/>
        </w:rPr>
        <w:fldChar w:fldCharType="end"/>
      </w:r>
    </w:p>
    <w:p w14:paraId="2E73EF15" w14:textId="1DA13A30"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6.1 Summary of findings</w:t>
      </w:r>
      <w:r w:rsidRPr="00122BB0">
        <w:rPr>
          <w:noProof/>
          <w:lang w:val="en-US"/>
        </w:rPr>
        <w:tab/>
      </w:r>
      <w:r>
        <w:rPr>
          <w:noProof/>
        </w:rPr>
        <w:fldChar w:fldCharType="begin"/>
      </w:r>
      <w:r w:rsidRPr="00122BB0">
        <w:rPr>
          <w:noProof/>
          <w:lang w:val="en-US"/>
        </w:rPr>
        <w:instrText xml:space="preserve"> PAGEREF _Toc143514972 \h </w:instrText>
      </w:r>
      <w:r>
        <w:rPr>
          <w:noProof/>
        </w:rPr>
      </w:r>
      <w:r>
        <w:rPr>
          <w:noProof/>
        </w:rPr>
        <w:fldChar w:fldCharType="separate"/>
      </w:r>
      <w:r w:rsidRPr="00122BB0">
        <w:rPr>
          <w:noProof/>
          <w:lang w:val="en-US"/>
        </w:rPr>
        <w:t>53</w:t>
      </w:r>
      <w:r>
        <w:rPr>
          <w:noProof/>
        </w:rPr>
        <w:fldChar w:fldCharType="end"/>
      </w:r>
    </w:p>
    <w:p w14:paraId="30A7C2CF" w14:textId="0D9E312E"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6.2 Contributions to the field</w:t>
      </w:r>
      <w:r w:rsidRPr="00122BB0">
        <w:rPr>
          <w:noProof/>
          <w:lang w:val="en-US"/>
        </w:rPr>
        <w:tab/>
      </w:r>
      <w:r>
        <w:rPr>
          <w:noProof/>
        </w:rPr>
        <w:fldChar w:fldCharType="begin"/>
      </w:r>
      <w:r w:rsidRPr="00122BB0">
        <w:rPr>
          <w:noProof/>
          <w:lang w:val="en-US"/>
        </w:rPr>
        <w:instrText xml:space="preserve"> PAGEREF _Toc143514973 \h </w:instrText>
      </w:r>
      <w:r>
        <w:rPr>
          <w:noProof/>
        </w:rPr>
      </w:r>
      <w:r>
        <w:rPr>
          <w:noProof/>
        </w:rPr>
        <w:fldChar w:fldCharType="separate"/>
      </w:r>
      <w:r w:rsidRPr="00122BB0">
        <w:rPr>
          <w:noProof/>
          <w:lang w:val="en-US"/>
        </w:rPr>
        <w:t>53</w:t>
      </w:r>
      <w:r>
        <w:rPr>
          <w:noProof/>
        </w:rPr>
        <w:fldChar w:fldCharType="end"/>
      </w:r>
    </w:p>
    <w:p w14:paraId="2EE9524C" w14:textId="21807B38"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6.3 Limitations of the study</w:t>
      </w:r>
      <w:r w:rsidRPr="00122BB0">
        <w:rPr>
          <w:noProof/>
          <w:lang w:val="en-US"/>
        </w:rPr>
        <w:tab/>
      </w:r>
      <w:r>
        <w:rPr>
          <w:noProof/>
        </w:rPr>
        <w:fldChar w:fldCharType="begin"/>
      </w:r>
      <w:r w:rsidRPr="00122BB0">
        <w:rPr>
          <w:noProof/>
          <w:lang w:val="en-US"/>
        </w:rPr>
        <w:instrText xml:space="preserve"> PAGEREF _Toc143514974 \h </w:instrText>
      </w:r>
      <w:r>
        <w:rPr>
          <w:noProof/>
        </w:rPr>
      </w:r>
      <w:r>
        <w:rPr>
          <w:noProof/>
        </w:rPr>
        <w:fldChar w:fldCharType="separate"/>
      </w:r>
      <w:r w:rsidRPr="00122BB0">
        <w:rPr>
          <w:noProof/>
          <w:lang w:val="en-US"/>
        </w:rPr>
        <w:t>55</w:t>
      </w:r>
      <w:r>
        <w:rPr>
          <w:noProof/>
        </w:rPr>
        <w:fldChar w:fldCharType="end"/>
      </w:r>
    </w:p>
    <w:p w14:paraId="4806F1F2" w14:textId="782F96FD"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6.4 Suggestions for future research</w:t>
      </w:r>
      <w:r w:rsidRPr="00122BB0">
        <w:rPr>
          <w:noProof/>
          <w:lang w:val="en-US"/>
        </w:rPr>
        <w:tab/>
      </w:r>
      <w:r>
        <w:rPr>
          <w:noProof/>
        </w:rPr>
        <w:fldChar w:fldCharType="begin"/>
      </w:r>
      <w:r w:rsidRPr="00122BB0">
        <w:rPr>
          <w:noProof/>
          <w:lang w:val="en-US"/>
        </w:rPr>
        <w:instrText xml:space="preserve"> PAGEREF _Toc143514975 \h </w:instrText>
      </w:r>
      <w:r>
        <w:rPr>
          <w:noProof/>
        </w:rPr>
      </w:r>
      <w:r>
        <w:rPr>
          <w:noProof/>
        </w:rPr>
        <w:fldChar w:fldCharType="separate"/>
      </w:r>
      <w:r w:rsidRPr="00122BB0">
        <w:rPr>
          <w:noProof/>
          <w:lang w:val="en-US"/>
        </w:rPr>
        <w:t>56</w:t>
      </w:r>
      <w:r>
        <w:rPr>
          <w:noProof/>
        </w:rPr>
        <w:fldChar w:fldCharType="end"/>
      </w:r>
    </w:p>
    <w:p w14:paraId="4D7C9D91" w14:textId="7D229DB7" w:rsidR="00122BB0" w:rsidRDefault="00122BB0">
      <w:pPr>
        <w:pStyle w:val="Verzeichnis1"/>
        <w:rPr>
          <w:rFonts w:asciiTheme="minorHAnsi" w:eastAsiaTheme="minorEastAsia" w:hAnsiTheme="minorHAnsi"/>
          <w:noProof/>
          <w:kern w:val="2"/>
          <w:sz w:val="22"/>
          <w:lang w:val="en-US"/>
          <w14:ligatures w14:val="standardContextual"/>
        </w:rPr>
      </w:pPr>
      <w:r w:rsidRPr="008046F6">
        <w:rPr>
          <w:rFonts w:cs="Arial"/>
          <w:noProof/>
          <w:lang w:val="en-US"/>
        </w:rPr>
        <w:t>7. References</w:t>
      </w:r>
      <w:r w:rsidRPr="00122BB0">
        <w:rPr>
          <w:noProof/>
          <w:lang w:val="en-US"/>
        </w:rPr>
        <w:tab/>
      </w:r>
      <w:r>
        <w:rPr>
          <w:noProof/>
        </w:rPr>
        <w:fldChar w:fldCharType="begin"/>
      </w:r>
      <w:r w:rsidRPr="00122BB0">
        <w:rPr>
          <w:noProof/>
          <w:lang w:val="en-US"/>
        </w:rPr>
        <w:instrText xml:space="preserve"> PAGEREF _Toc143514976 \h </w:instrText>
      </w:r>
      <w:r>
        <w:rPr>
          <w:noProof/>
        </w:rPr>
      </w:r>
      <w:r>
        <w:rPr>
          <w:noProof/>
        </w:rPr>
        <w:fldChar w:fldCharType="separate"/>
      </w:r>
      <w:r w:rsidRPr="00122BB0">
        <w:rPr>
          <w:noProof/>
          <w:lang w:val="en-US"/>
        </w:rPr>
        <w:t>57</w:t>
      </w:r>
      <w:r>
        <w:rPr>
          <w:noProof/>
        </w:rPr>
        <w:fldChar w:fldCharType="end"/>
      </w:r>
    </w:p>
    <w:p w14:paraId="40B5968C" w14:textId="541D8D25" w:rsidR="00122BB0" w:rsidRDefault="00122BB0">
      <w:pPr>
        <w:pStyle w:val="Verzeichnis1"/>
        <w:rPr>
          <w:rFonts w:asciiTheme="minorHAnsi" w:eastAsiaTheme="minorEastAsia" w:hAnsiTheme="minorHAnsi"/>
          <w:noProof/>
          <w:kern w:val="2"/>
          <w:sz w:val="22"/>
          <w:lang w:val="en-US"/>
          <w14:ligatures w14:val="standardContextual"/>
        </w:rPr>
      </w:pPr>
      <w:r w:rsidRPr="008046F6">
        <w:rPr>
          <w:rFonts w:cs="Arial"/>
          <w:noProof/>
          <w:lang w:val="en-US"/>
        </w:rPr>
        <w:t>8. Appendix</w:t>
      </w:r>
      <w:r w:rsidRPr="00122BB0">
        <w:rPr>
          <w:noProof/>
          <w:lang w:val="en-US"/>
        </w:rPr>
        <w:tab/>
      </w:r>
      <w:r>
        <w:rPr>
          <w:noProof/>
        </w:rPr>
        <w:fldChar w:fldCharType="begin"/>
      </w:r>
      <w:r w:rsidRPr="00122BB0">
        <w:rPr>
          <w:noProof/>
          <w:lang w:val="en-US"/>
        </w:rPr>
        <w:instrText xml:space="preserve"> PAGEREF _Toc143514977 \h </w:instrText>
      </w:r>
      <w:r>
        <w:rPr>
          <w:noProof/>
        </w:rPr>
      </w:r>
      <w:r>
        <w:rPr>
          <w:noProof/>
        </w:rPr>
        <w:fldChar w:fldCharType="separate"/>
      </w:r>
      <w:r w:rsidRPr="00122BB0">
        <w:rPr>
          <w:noProof/>
          <w:lang w:val="en-US"/>
        </w:rPr>
        <w:t>61</w:t>
      </w:r>
      <w:r>
        <w:rPr>
          <w:noProof/>
        </w:rPr>
        <w:fldChar w:fldCharType="end"/>
      </w:r>
    </w:p>
    <w:p w14:paraId="115D4EA8" w14:textId="558C895F"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rFonts w:cs="Arial"/>
          <w:noProof/>
          <w:lang w:val="en-US"/>
        </w:rPr>
        <w:t>8.1 Abbreviations, symbols and other notational conventions</w:t>
      </w:r>
      <w:r w:rsidRPr="00122BB0">
        <w:rPr>
          <w:noProof/>
          <w:lang w:val="en-US"/>
        </w:rPr>
        <w:tab/>
      </w:r>
      <w:r>
        <w:rPr>
          <w:noProof/>
        </w:rPr>
        <w:fldChar w:fldCharType="begin"/>
      </w:r>
      <w:r w:rsidRPr="00122BB0">
        <w:rPr>
          <w:noProof/>
          <w:lang w:val="en-US"/>
        </w:rPr>
        <w:instrText xml:space="preserve"> PAGEREF _Toc143514978 \h </w:instrText>
      </w:r>
      <w:r>
        <w:rPr>
          <w:noProof/>
        </w:rPr>
      </w:r>
      <w:r>
        <w:rPr>
          <w:noProof/>
        </w:rPr>
        <w:fldChar w:fldCharType="separate"/>
      </w:r>
      <w:r w:rsidRPr="00122BB0">
        <w:rPr>
          <w:noProof/>
          <w:lang w:val="en-US"/>
        </w:rPr>
        <w:t>61</w:t>
      </w:r>
      <w:r>
        <w:rPr>
          <w:noProof/>
        </w:rPr>
        <w:fldChar w:fldCharType="end"/>
      </w:r>
    </w:p>
    <w:p w14:paraId="439F35AF" w14:textId="71F6A958"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rFonts w:cs="Arial"/>
          <w:noProof/>
          <w:lang w:val="en-US"/>
        </w:rPr>
        <w:t>8.2 List of critical items</w:t>
      </w:r>
      <w:r w:rsidRPr="00122BB0">
        <w:rPr>
          <w:noProof/>
          <w:lang w:val="en-US"/>
        </w:rPr>
        <w:tab/>
      </w:r>
      <w:r>
        <w:rPr>
          <w:noProof/>
        </w:rPr>
        <w:fldChar w:fldCharType="begin"/>
      </w:r>
      <w:r w:rsidRPr="00122BB0">
        <w:rPr>
          <w:noProof/>
          <w:lang w:val="en-US"/>
        </w:rPr>
        <w:instrText xml:space="preserve"> PAGEREF _Toc143514979 \h </w:instrText>
      </w:r>
      <w:r>
        <w:rPr>
          <w:noProof/>
        </w:rPr>
      </w:r>
      <w:r>
        <w:rPr>
          <w:noProof/>
        </w:rPr>
        <w:fldChar w:fldCharType="separate"/>
      </w:r>
      <w:r w:rsidRPr="00122BB0">
        <w:rPr>
          <w:noProof/>
          <w:lang w:val="en-US"/>
        </w:rPr>
        <w:t>62</w:t>
      </w:r>
      <w:r>
        <w:rPr>
          <w:noProof/>
        </w:rPr>
        <w:fldChar w:fldCharType="end"/>
      </w:r>
    </w:p>
    <w:p w14:paraId="4DDB4C52" w14:textId="1EB9C738" w:rsidR="00122BB0" w:rsidRDefault="00122BB0">
      <w:pPr>
        <w:pStyle w:val="Verzeichnis2"/>
        <w:tabs>
          <w:tab w:val="right" w:leader="dot" w:pos="7927"/>
        </w:tabs>
        <w:rPr>
          <w:rFonts w:asciiTheme="minorHAnsi" w:eastAsiaTheme="minorEastAsia" w:hAnsiTheme="minorHAnsi"/>
          <w:noProof/>
          <w:kern w:val="2"/>
          <w:sz w:val="22"/>
          <w:lang w:val="en-US"/>
          <w14:ligatures w14:val="standardContextual"/>
        </w:rPr>
      </w:pPr>
      <w:r w:rsidRPr="00122BB0">
        <w:rPr>
          <w:noProof/>
          <w:lang w:val="en-US"/>
        </w:rPr>
        <w:t>8.3 List of filler items</w:t>
      </w:r>
      <w:r w:rsidRPr="00122BB0">
        <w:rPr>
          <w:noProof/>
          <w:lang w:val="en-US"/>
        </w:rPr>
        <w:tab/>
      </w:r>
      <w:r>
        <w:rPr>
          <w:noProof/>
        </w:rPr>
        <w:fldChar w:fldCharType="begin"/>
      </w:r>
      <w:r w:rsidRPr="00122BB0">
        <w:rPr>
          <w:noProof/>
          <w:lang w:val="en-US"/>
        </w:rPr>
        <w:instrText xml:space="preserve"> PAGEREF _Toc143514980 \h </w:instrText>
      </w:r>
      <w:r>
        <w:rPr>
          <w:noProof/>
        </w:rPr>
      </w:r>
      <w:r>
        <w:rPr>
          <w:noProof/>
        </w:rPr>
        <w:fldChar w:fldCharType="separate"/>
      </w:r>
      <w:r w:rsidRPr="00122BB0">
        <w:rPr>
          <w:noProof/>
          <w:lang w:val="en-US"/>
        </w:rPr>
        <w:t>63</w:t>
      </w:r>
      <w:r>
        <w:rPr>
          <w:noProof/>
        </w:rPr>
        <w:fldChar w:fldCharType="end"/>
      </w:r>
    </w:p>
    <w:p w14:paraId="24873020" w14:textId="4662CE23" w:rsidR="00B56313" w:rsidRDefault="007D080B" w:rsidP="007C38D0">
      <w:pPr>
        <w:suppressLineNumbers/>
        <w:spacing w:after="0" w:line="360" w:lineRule="auto"/>
        <w:jc w:val="both"/>
        <w:rPr>
          <w:rFonts w:cs="Arial"/>
          <w:szCs w:val="24"/>
          <w:lang w:val="en-US"/>
        </w:rPr>
      </w:pPr>
      <w:r>
        <w:rPr>
          <w:rFonts w:cs="Arial"/>
          <w:szCs w:val="24"/>
          <w:lang w:val="en-US"/>
        </w:rPr>
        <w:lastRenderedPageBreak/>
        <w:fldChar w:fldCharType="end"/>
      </w:r>
      <w:bookmarkEnd w:id="2"/>
      <w:commentRangeStart w:id="3"/>
      <w:r w:rsidR="00B56313">
        <w:rPr>
          <w:rFonts w:cs="Arial"/>
          <w:szCs w:val="24"/>
          <w:lang w:val="en-US"/>
        </w:rPr>
        <w:t>Table of figures</w:t>
      </w:r>
      <w:commentRangeEnd w:id="3"/>
      <w:r w:rsidR="0016617B">
        <w:rPr>
          <w:rStyle w:val="Kommentarzeichen"/>
        </w:rPr>
        <w:commentReference w:id="3"/>
      </w:r>
    </w:p>
    <w:p w14:paraId="272872EE" w14:textId="74D7A73C" w:rsidR="00B56313" w:rsidRDefault="00B56313" w:rsidP="006940F1">
      <w:pPr>
        <w:spacing w:after="0" w:line="360" w:lineRule="auto"/>
        <w:ind w:left="567" w:hanging="567"/>
        <w:jc w:val="both"/>
        <w:rPr>
          <w:rFonts w:cs="Arial"/>
          <w:szCs w:val="24"/>
          <w:lang w:val="en-US"/>
        </w:rPr>
      </w:pPr>
    </w:p>
    <w:p w14:paraId="500E9B32" w14:textId="220B6680" w:rsidR="006940F1" w:rsidRDefault="00C6278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503600" w:history="1">
        <w:r w:rsidR="006940F1" w:rsidRPr="001043E4">
          <w:rPr>
            <w:rStyle w:val="Hyperlink"/>
            <w:noProof/>
            <w:lang w:val="en-US"/>
          </w:rPr>
          <w:t>Figure 1: Pitch contour of stimuli with emphasis</w:t>
        </w:r>
        <w:r w:rsidR="006940F1">
          <w:rPr>
            <w:noProof/>
            <w:webHidden/>
          </w:rPr>
          <w:tab/>
        </w:r>
        <w:r w:rsidR="006940F1">
          <w:rPr>
            <w:noProof/>
            <w:webHidden/>
          </w:rPr>
          <w:fldChar w:fldCharType="begin"/>
        </w:r>
        <w:r w:rsidR="006940F1">
          <w:rPr>
            <w:noProof/>
            <w:webHidden/>
          </w:rPr>
          <w:instrText xml:space="preserve"> PAGEREF _Toc143503600 \h </w:instrText>
        </w:r>
        <w:r w:rsidR="006940F1">
          <w:rPr>
            <w:noProof/>
            <w:webHidden/>
          </w:rPr>
        </w:r>
        <w:r w:rsidR="006940F1">
          <w:rPr>
            <w:noProof/>
            <w:webHidden/>
          </w:rPr>
          <w:fldChar w:fldCharType="separate"/>
        </w:r>
        <w:r w:rsidR="00782BE2">
          <w:rPr>
            <w:noProof/>
            <w:webHidden/>
          </w:rPr>
          <w:t>28</w:t>
        </w:r>
        <w:r w:rsidR="006940F1">
          <w:rPr>
            <w:noProof/>
            <w:webHidden/>
          </w:rPr>
          <w:fldChar w:fldCharType="end"/>
        </w:r>
      </w:hyperlink>
    </w:p>
    <w:p w14:paraId="5B64BED4" w14:textId="74FD26FC" w:rsidR="006940F1" w:rsidRDefault="00000000"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1" w:history="1">
        <w:r w:rsidR="006940F1" w:rsidRPr="001043E4">
          <w:rPr>
            <w:rStyle w:val="Hyperlink"/>
            <w:noProof/>
            <w:lang w:val="en-US"/>
          </w:rPr>
          <w:t>Figure 2: Pitch contour of stimuli without emphasis.</w:t>
        </w:r>
        <w:r w:rsidR="006940F1">
          <w:rPr>
            <w:noProof/>
            <w:webHidden/>
          </w:rPr>
          <w:tab/>
        </w:r>
        <w:r w:rsidR="006940F1">
          <w:rPr>
            <w:noProof/>
            <w:webHidden/>
          </w:rPr>
          <w:fldChar w:fldCharType="begin"/>
        </w:r>
        <w:r w:rsidR="006940F1">
          <w:rPr>
            <w:noProof/>
            <w:webHidden/>
          </w:rPr>
          <w:instrText xml:space="preserve"> PAGEREF _Toc143503601 \h </w:instrText>
        </w:r>
        <w:r w:rsidR="006940F1">
          <w:rPr>
            <w:noProof/>
            <w:webHidden/>
          </w:rPr>
        </w:r>
        <w:r w:rsidR="006940F1">
          <w:rPr>
            <w:noProof/>
            <w:webHidden/>
          </w:rPr>
          <w:fldChar w:fldCharType="separate"/>
        </w:r>
        <w:r w:rsidR="00782BE2">
          <w:rPr>
            <w:noProof/>
            <w:webHidden/>
          </w:rPr>
          <w:t>29</w:t>
        </w:r>
        <w:r w:rsidR="006940F1">
          <w:rPr>
            <w:noProof/>
            <w:webHidden/>
          </w:rPr>
          <w:fldChar w:fldCharType="end"/>
        </w:r>
      </w:hyperlink>
    </w:p>
    <w:p w14:paraId="42F9B9E9" w14:textId="1BC56DE2" w:rsidR="006940F1" w:rsidRDefault="00000000"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2" w:history="1">
        <w:r w:rsidR="006940F1" w:rsidRPr="001043E4">
          <w:rPr>
            <w:rStyle w:val="Hyperlink"/>
            <w:noProof/>
            <w:lang w:val="en-US"/>
          </w:rPr>
          <w:t>Figure 3: Scatter plot of participants' ratings of all critical items</w:t>
        </w:r>
        <w:r w:rsidR="006940F1">
          <w:rPr>
            <w:noProof/>
            <w:webHidden/>
          </w:rPr>
          <w:tab/>
        </w:r>
        <w:r w:rsidR="006940F1">
          <w:rPr>
            <w:noProof/>
            <w:webHidden/>
          </w:rPr>
          <w:fldChar w:fldCharType="begin"/>
        </w:r>
        <w:r w:rsidR="006940F1">
          <w:rPr>
            <w:noProof/>
            <w:webHidden/>
          </w:rPr>
          <w:instrText xml:space="preserve"> PAGEREF _Toc143503602 \h </w:instrText>
        </w:r>
        <w:r w:rsidR="006940F1">
          <w:rPr>
            <w:noProof/>
            <w:webHidden/>
          </w:rPr>
        </w:r>
        <w:r w:rsidR="006940F1">
          <w:rPr>
            <w:noProof/>
            <w:webHidden/>
          </w:rPr>
          <w:fldChar w:fldCharType="separate"/>
        </w:r>
        <w:r w:rsidR="00782BE2">
          <w:rPr>
            <w:noProof/>
            <w:webHidden/>
          </w:rPr>
          <w:t>33</w:t>
        </w:r>
        <w:r w:rsidR="006940F1">
          <w:rPr>
            <w:noProof/>
            <w:webHidden/>
          </w:rPr>
          <w:fldChar w:fldCharType="end"/>
        </w:r>
      </w:hyperlink>
    </w:p>
    <w:p w14:paraId="015DF2E5" w14:textId="4A313D5B" w:rsidR="006940F1" w:rsidRDefault="00000000"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3" w:history="1">
        <w:r w:rsidR="006940F1" w:rsidRPr="001043E4">
          <w:rPr>
            <w:rStyle w:val="Hyperlink"/>
            <w:noProof/>
            <w:lang w:val="en-US"/>
          </w:rPr>
          <w:t>Figure 4: Mosaic plots of participants' ratings of each factor</w:t>
        </w:r>
        <w:r w:rsidR="006940F1">
          <w:rPr>
            <w:noProof/>
            <w:webHidden/>
          </w:rPr>
          <w:tab/>
        </w:r>
        <w:r w:rsidR="006940F1">
          <w:rPr>
            <w:noProof/>
            <w:webHidden/>
          </w:rPr>
          <w:fldChar w:fldCharType="begin"/>
        </w:r>
        <w:r w:rsidR="006940F1">
          <w:rPr>
            <w:noProof/>
            <w:webHidden/>
          </w:rPr>
          <w:instrText xml:space="preserve"> PAGEREF _Toc143503603 \h </w:instrText>
        </w:r>
        <w:r w:rsidR="006940F1">
          <w:rPr>
            <w:noProof/>
            <w:webHidden/>
          </w:rPr>
        </w:r>
        <w:r w:rsidR="006940F1">
          <w:rPr>
            <w:noProof/>
            <w:webHidden/>
          </w:rPr>
          <w:fldChar w:fldCharType="separate"/>
        </w:r>
        <w:r w:rsidR="00782BE2">
          <w:rPr>
            <w:noProof/>
            <w:webHidden/>
          </w:rPr>
          <w:t>34</w:t>
        </w:r>
        <w:r w:rsidR="006940F1">
          <w:rPr>
            <w:noProof/>
            <w:webHidden/>
          </w:rPr>
          <w:fldChar w:fldCharType="end"/>
        </w:r>
      </w:hyperlink>
    </w:p>
    <w:p w14:paraId="0C3BE71A" w14:textId="000226B4" w:rsidR="006940F1" w:rsidRDefault="00000000"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4" w:history="1">
        <w:r w:rsidR="006940F1" w:rsidRPr="001043E4">
          <w:rPr>
            <w:rStyle w:val="Hyperlink"/>
            <w:noProof/>
            <w:lang w:val="en-US"/>
          </w:rPr>
          <w:t>Figure 5: Box plot of participants' ratings of all critical items</w:t>
        </w:r>
        <w:r w:rsidR="006940F1">
          <w:rPr>
            <w:noProof/>
            <w:webHidden/>
          </w:rPr>
          <w:tab/>
        </w:r>
        <w:r w:rsidR="006940F1">
          <w:rPr>
            <w:noProof/>
            <w:webHidden/>
          </w:rPr>
          <w:fldChar w:fldCharType="begin"/>
        </w:r>
        <w:r w:rsidR="006940F1">
          <w:rPr>
            <w:noProof/>
            <w:webHidden/>
          </w:rPr>
          <w:instrText xml:space="preserve"> PAGEREF _Toc143503604 \h </w:instrText>
        </w:r>
        <w:r w:rsidR="006940F1">
          <w:rPr>
            <w:noProof/>
            <w:webHidden/>
          </w:rPr>
        </w:r>
        <w:r w:rsidR="006940F1">
          <w:rPr>
            <w:noProof/>
            <w:webHidden/>
          </w:rPr>
          <w:fldChar w:fldCharType="separate"/>
        </w:r>
        <w:r w:rsidR="00782BE2">
          <w:rPr>
            <w:noProof/>
            <w:webHidden/>
          </w:rPr>
          <w:t>35</w:t>
        </w:r>
        <w:r w:rsidR="006940F1">
          <w:rPr>
            <w:noProof/>
            <w:webHidden/>
          </w:rPr>
          <w:fldChar w:fldCharType="end"/>
        </w:r>
      </w:hyperlink>
    </w:p>
    <w:p w14:paraId="711D94DA" w14:textId="4E534305" w:rsidR="006940F1" w:rsidRDefault="00000000"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5" w:history="1">
        <w:r w:rsidR="006940F1" w:rsidRPr="001043E4">
          <w:rPr>
            <w:rStyle w:val="Hyperlink"/>
            <w:noProof/>
            <w:lang w:val="en-US"/>
          </w:rPr>
          <w:t>Figure 6: Comparison of participants' ratings of stimuli with and without emphasis</w:t>
        </w:r>
        <w:r w:rsidR="006940F1">
          <w:rPr>
            <w:noProof/>
            <w:webHidden/>
          </w:rPr>
          <w:tab/>
        </w:r>
        <w:r w:rsidR="006940F1">
          <w:rPr>
            <w:noProof/>
            <w:webHidden/>
          </w:rPr>
          <w:fldChar w:fldCharType="begin"/>
        </w:r>
        <w:r w:rsidR="006940F1">
          <w:rPr>
            <w:noProof/>
            <w:webHidden/>
          </w:rPr>
          <w:instrText xml:space="preserve"> PAGEREF _Toc143503605 \h </w:instrText>
        </w:r>
        <w:r w:rsidR="006940F1">
          <w:rPr>
            <w:noProof/>
            <w:webHidden/>
          </w:rPr>
        </w:r>
        <w:r w:rsidR="006940F1">
          <w:rPr>
            <w:noProof/>
            <w:webHidden/>
          </w:rPr>
          <w:fldChar w:fldCharType="separate"/>
        </w:r>
        <w:r w:rsidR="00782BE2">
          <w:rPr>
            <w:noProof/>
            <w:webHidden/>
          </w:rPr>
          <w:t>37</w:t>
        </w:r>
        <w:r w:rsidR="006940F1">
          <w:rPr>
            <w:noProof/>
            <w:webHidden/>
          </w:rPr>
          <w:fldChar w:fldCharType="end"/>
        </w:r>
      </w:hyperlink>
    </w:p>
    <w:p w14:paraId="16E474AF" w14:textId="6852B252" w:rsidR="006940F1" w:rsidRDefault="00000000"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6" w:history="1">
        <w:r w:rsidR="006940F1" w:rsidRPr="001043E4">
          <w:rPr>
            <w:rStyle w:val="Hyperlink"/>
            <w:noProof/>
            <w:lang w:val="en-US"/>
          </w:rPr>
          <w:t>Figure 7: Comparison of participants' ratings of auditory and written stimuli</w:t>
        </w:r>
        <w:r w:rsidR="006940F1">
          <w:rPr>
            <w:noProof/>
            <w:webHidden/>
          </w:rPr>
          <w:tab/>
        </w:r>
        <w:r w:rsidR="006940F1">
          <w:rPr>
            <w:noProof/>
            <w:webHidden/>
          </w:rPr>
          <w:fldChar w:fldCharType="begin"/>
        </w:r>
        <w:r w:rsidR="006940F1">
          <w:rPr>
            <w:noProof/>
            <w:webHidden/>
          </w:rPr>
          <w:instrText xml:space="preserve"> PAGEREF _Toc143503606 \h </w:instrText>
        </w:r>
        <w:r w:rsidR="006940F1">
          <w:rPr>
            <w:noProof/>
            <w:webHidden/>
          </w:rPr>
        </w:r>
        <w:r w:rsidR="006940F1">
          <w:rPr>
            <w:noProof/>
            <w:webHidden/>
          </w:rPr>
          <w:fldChar w:fldCharType="separate"/>
        </w:r>
        <w:r w:rsidR="00782BE2">
          <w:rPr>
            <w:noProof/>
            <w:webHidden/>
          </w:rPr>
          <w:t>38</w:t>
        </w:r>
        <w:r w:rsidR="006940F1">
          <w:rPr>
            <w:noProof/>
            <w:webHidden/>
          </w:rPr>
          <w:fldChar w:fldCharType="end"/>
        </w:r>
      </w:hyperlink>
    </w:p>
    <w:p w14:paraId="555D14A5" w14:textId="789028F1" w:rsidR="006940F1" w:rsidRDefault="00000000"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7" w:history="1">
        <w:r w:rsidR="006940F1" w:rsidRPr="001043E4">
          <w:rPr>
            <w:rStyle w:val="Hyperlink"/>
            <w:noProof/>
            <w:lang w:val="en-US"/>
          </w:rPr>
          <w:t>Figure 8: Comparison of participants' ratings of stimuli with functional and lexical fragments.</w:t>
        </w:r>
        <w:r w:rsidR="006940F1">
          <w:rPr>
            <w:noProof/>
            <w:webHidden/>
          </w:rPr>
          <w:tab/>
        </w:r>
        <w:r w:rsidR="006940F1">
          <w:rPr>
            <w:noProof/>
            <w:webHidden/>
          </w:rPr>
          <w:fldChar w:fldCharType="begin"/>
        </w:r>
        <w:r w:rsidR="006940F1">
          <w:rPr>
            <w:noProof/>
            <w:webHidden/>
          </w:rPr>
          <w:instrText xml:space="preserve"> PAGEREF _Toc143503607 \h </w:instrText>
        </w:r>
        <w:r w:rsidR="006940F1">
          <w:rPr>
            <w:noProof/>
            <w:webHidden/>
          </w:rPr>
        </w:r>
        <w:r w:rsidR="006940F1">
          <w:rPr>
            <w:noProof/>
            <w:webHidden/>
          </w:rPr>
          <w:fldChar w:fldCharType="separate"/>
        </w:r>
        <w:r w:rsidR="00782BE2">
          <w:rPr>
            <w:noProof/>
            <w:webHidden/>
          </w:rPr>
          <w:t>39</w:t>
        </w:r>
        <w:r w:rsidR="006940F1">
          <w:rPr>
            <w:noProof/>
            <w:webHidden/>
          </w:rPr>
          <w:fldChar w:fldCharType="end"/>
        </w:r>
      </w:hyperlink>
    </w:p>
    <w:p w14:paraId="6EEDEB2F" w14:textId="34F56FA3" w:rsidR="006940F1" w:rsidRDefault="00000000"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8" w:history="1">
        <w:r w:rsidR="006940F1" w:rsidRPr="001043E4">
          <w:rPr>
            <w:rStyle w:val="Hyperlink"/>
            <w:noProof/>
            <w:lang w:val="en-US"/>
          </w:rPr>
          <w:t>Figure 9: Scatter plot of participants' ratings by age group</w:t>
        </w:r>
        <w:r w:rsidR="006940F1">
          <w:rPr>
            <w:noProof/>
            <w:webHidden/>
          </w:rPr>
          <w:tab/>
        </w:r>
        <w:r w:rsidR="006940F1">
          <w:rPr>
            <w:noProof/>
            <w:webHidden/>
          </w:rPr>
          <w:fldChar w:fldCharType="begin"/>
        </w:r>
        <w:r w:rsidR="006940F1">
          <w:rPr>
            <w:noProof/>
            <w:webHidden/>
          </w:rPr>
          <w:instrText xml:space="preserve"> PAGEREF _Toc143503608 \h </w:instrText>
        </w:r>
        <w:r w:rsidR="006940F1">
          <w:rPr>
            <w:noProof/>
            <w:webHidden/>
          </w:rPr>
        </w:r>
        <w:r w:rsidR="006940F1">
          <w:rPr>
            <w:noProof/>
            <w:webHidden/>
          </w:rPr>
          <w:fldChar w:fldCharType="separate"/>
        </w:r>
        <w:r w:rsidR="00782BE2">
          <w:rPr>
            <w:noProof/>
            <w:webHidden/>
          </w:rPr>
          <w:t>43</w:t>
        </w:r>
        <w:r w:rsidR="006940F1">
          <w:rPr>
            <w:noProof/>
            <w:webHidden/>
          </w:rPr>
          <w:fldChar w:fldCharType="end"/>
        </w:r>
      </w:hyperlink>
    </w:p>
    <w:p w14:paraId="386463D5" w14:textId="17B9C90C" w:rsidR="006940F1" w:rsidRDefault="00000000"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9" w:history="1">
        <w:r w:rsidR="006940F1" w:rsidRPr="001043E4">
          <w:rPr>
            <w:rStyle w:val="Hyperlink"/>
            <w:noProof/>
            <w:lang w:val="en-US"/>
          </w:rPr>
          <w:t>Figure 10: Scatter plot of participants' ratings by linguistic profile</w:t>
        </w:r>
        <w:r w:rsidR="006940F1">
          <w:rPr>
            <w:noProof/>
            <w:webHidden/>
          </w:rPr>
          <w:tab/>
        </w:r>
        <w:r w:rsidR="006940F1">
          <w:rPr>
            <w:noProof/>
            <w:webHidden/>
          </w:rPr>
          <w:fldChar w:fldCharType="begin"/>
        </w:r>
        <w:r w:rsidR="006940F1">
          <w:rPr>
            <w:noProof/>
            <w:webHidden/>
          </w:rPr>
          <w:instrText xml:space="preserve"> PAGEREF _Toc143503609 \h </w:instrText>
        </w:r>
        <w:r w:rsidR="006940F1">
          <w:rPr>
            <w:noProof/>
            <w:webHidden/>
          </w:rPr>
        </w:r>
        <w:r w:rsidR="006940F1">
          <w:rPr>
            <w:noProof/>
            <w:webHidden/>
          </w:rPr>
          <w:fldChar w:fldCharType="separate"/>
        </w:r>
        <w:r w:rsidR="00782BE2">
          <w:rPr>
            <w:noProof/>
            <w:webHidden/>
          </w:rPr>
          <w:t>45</w:t>
        </w:r>
        <w:r w:rsidR="006940F1">
          <w:rPr>
            <w:noProof/>
            <w:webHidden/>
          </w:rPr>
          <w:fldChar w:fldCharType="end"/>
        </w:r>
      </w:hyperlink>
    </w:p>
    <w:p w14:paraId="41304432" w14:textId="7E56C2A9" w:rsidR="00B23732" w:rsidRDefault="00C62781" w:rsidP="006940F1">
      <w:pPr>
        <w:spacing w:after="0" w:line="360" w:lineRule="auto"/>
        <w:ind w:left="567" w:hanging="567"/>
        <w:jc w:val="both"/>
        <w:rPr>
          <w:rFonts w:cs="Arial"/>
          <w:szCs w:val="24"/>
          <w:lang w:val="en-US"/>
        </w:rPr>
      </w:pPr>
      <w:r>
        <w:rPr>
          <w:rFonts w:cs="Arial"/>
          <w:szCs w:val="24"/>
          <w:lang w:val="en-US"/>
        </w:rPr>
        <w:fldChar w:fldCharType="end"/>
      </w:r>
    </w:p>
    <w:p w14:paraId="5841AE71" w14:textId="77777777" w:rsidR="00B56313" w:rsidRDefault="00B56313">
      <w:pPr>
        <w:rPr>
          <w:rFonts w:cs="Arial"/>
          <w:szCs w:val="24"/>
          <w:lang w:val="en-US"/>
        </w:rPr>
      </w:pPr>
    </w:p>
    <w:p w14:paraId="640D1FF9" w14:textId="714DFF22" w:rsidR="00B56313" w:rsidRDefault="00B56313">
      <w:pPr>
        <w:rPr>
          <w:rFonts w:cs="Arial"/>
          <w:szCs w:val="24"/>
          <w:lang w:val="en-US"/>
        </w:rPr>
      </w:pPr>
      <w:r>
        <w:rPr>
          <w:rFonts w:cs="Arial"/>
          <w:szCs w:val="24"/>
          <w:lang w:val="en-US"/>
        </w:rPr>
        <w:br w:type="page"/>
      </w:r>
    </w:p>
    <w:p w14:paraId="19BC4223" w14:textId="60E248BB" w:rsidR="00D70DE4" w:rsidRPr="007D080B" w:rsidRDefault="00D70DE4" w:rsidP="00D70DE4">
      <w:pPr>
        <w:suppressLineNumbers/>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4811DA5C" w14:textId="3845D04D" w:rsidR="00122BB0" w:rsidRPr="0082555A" w:rsidRDefault="001D7604" w:rsidP="00122BB0">
      <w:pPr>
        <w:spacing w:after="0" w:line="360" w:lineRule="auto"/>
        <w:jc w:val="both"/>
        <w:rPr>
          <w:rFonts w:cs="Arial"/>
          <w:szCs w:val="24"/>
          <w:lang w:val="en-US"/>
        </w:rPr>
      </w:pPr>
      <w:r w:rsidRPr="00F21166">
        <w:rPr>
          <w:lang w:val="en-US"/>
        </w:rPr>
        <w:t>Addressing the research gap related to the significance of emphasis and semantics in fragments, this study focuses on exploring the factors that influence how native speakers perceive fragments</w:t>
      </w:r>
      <w:r w:rsidR="00F21166">
        <w:rPr>
          <w:lang w:val="en-US"/>
        </w:rPr>
        <w:t xml:space="preserve"> </w:t>
      </w:r>
      <w:r w:rsidR="00B56CA1">
        <w:rPr>
          <w:rFonts w:cs="Arial"/>
          <w:szCs w:val="24"/>
          <w:lang w:val="en-AU"/>
        </w:rPr>
        <w:t xml:space="preserve">in dialogues involving contrastive focus in German. </w:t>
      </w:r>
      <w:r w:rsidR="00E92CCD">
        <w:rPr>
          <w:rFonts w:cs="Arial"/>
          <w:szCs w:val="24"/>
          <w:lang w:val="en-AU"/>
        </w:rPr>
        <w:t xml:space="preserve">The auditory and written dialogues </w:t>
      </w:r>
      <w:r w:rsidR="00E92CCD">
        <w:rPr>
          <w:rFonts w:cs="Arial"/>
          <w:szCs w:val="24"/>
          <w:lang w:val="en-AU"/>
        </w:rPr>
        <w:t xml:space="preserve">differentiated in </w:t>
      </w:r>
      <w:r w:rsidR="00F21166">
        <w:rPr>
          <w:rFonts w:cs="Arial"/>
          <w:szCs w:val="24"/>
          <w:lang w:val="en-AU"/>
        </w:rPr>
        <w:t>whether the fragmentary answer included lexical or functional words</w:t>
      </w:r>
      <w:r w:rsidR="0082555A">
        <w:rPr>
          <w:rFonts w:cs="Arial"/>
          <w:szCs w:val="24"/>
          <w:lang w:val="en-AU"/>
        </w:rPr>
        <w:t xml:space="preserve">, </w:t>
      </w:r>
      <w:r w:rsidR="00E92CCD">
        <w:rPr>
          <w:rFonts w:cs="Arial"/>
          <w:szCs w:val="24"/>
          <w:lang w:val="en-AU"/>
        </w:rPr>
        <w:t xml:space="preserve">in </w:t>
      </w:r>
      <w:r w:rsidR="0082555A">
        <w:rPr>
          <w:rFonts w:cs="Arial"/>
          <w:szCs w:val="24"/>
          <w:lang w:val="en-AU"/>
        </w:rPr>
        <w:t>whether</w:t>
      </w:r>
      <w:r w:rsidR="00E92CCD">
        <w:rPr>
          <w:rFonts w:cs="Arial"/>
          <w:szCs w:val="24"/>
          <w:lang w:val="en-AU"/>
        </w:rPr>
        <w:t xml:space="preserve"> contrasting words were emphasized</w:t>
      </w:r>
      <w:r w:rsidR="00E92CCD">
        <w:rPr>
          <w:rFonts w:cs="Arial"/>
          <w:szCs w:val="24"/>
          <w:lang w:val="en-AU"/>
        </w:rPr>
        <w:t xml:space="preserve"> </w:t>
      </w:r>
      <w:r w:rsidR="0082555A">
        <w:rPr>
          <w:rFonts w:cs="Arial"/>
          <w:szCs w:val="24"/>
          <w:lang w:val="en-AU"/>
        </w:rPr>
        <w:t xml:space="preserve">or not, </w:t>
      </w:r>
      <w:r w:rsidR="00E92CCD">
        <w:rPr>
          <w:rFonts w:cs="Arial"/>
          <w:szCs w:val="24"/>
          <w:lang w:val="en-AU"/>
        </w:rPr>
        <w:t>and</w:t>
      </w:r>
      <w:r w:rsidR="00E92CCD">
        <w:rPr>
          <w:rFonts w:cs="Arial"/>
          <w:szCs w:val="24"/>
          <w:lang w:val="en-AU"/>
        </w:rPr>
        <w:t xml:space="preserve"> </w:t>
      </w:r>
      <w:r w:rsidR="00122BB0">
        <w:rPr>
          <w:rFonts w:cs="Arial"/>
          <w:szCs w:val="24"/>
          <w:lang w:val="en-AU"/>
        </w:rPr>
        <w:t>w</w:t>
      </w:r>
      <w:r w:rsidR="00E92CCD">
        <w:rPr>
          <w:rFonts w:cs="Arial"/>
          <w:szCs w:val="24"/>
          <w:lang w:val="en-AU"/>
        </w:rPr>
        <w:t>ere</w:t>
      </w:r>
      <w:r w:rsidR="00122BB0">
        <w:rPr>
          <w:rFonts w:cs="Arial"/>
          <w:szCs w:val="24"/>
          <w:lang w:val="en-AU"/>
        </w:rPr>
        <w:t xml:space="preserve"> presented to a </w:t>
      </w:r>
      <w:r w:rsidR="00B56CA1">
        <w:rPr>
          <w:rFonts w:cs="Arial"/>
          <w:szCs w:val="24"/>
          <w:lang w:val="en-AU"/>
        </w:rPr>
        <w:t xml:space="preserve">total of </w:t>
      </w:r>
      <w:r w:rsidR="00247AAD">
        <w:rPr>
          <w:rFonts w:cs="Arial"/>
          <w:szCs w:val="24"/>
          <w:lang w:val="en-AU"/>
        </w:rPr>
        <w:t>100</w:t>
      </w:r>
      <w:r w:rsidR="00B56CA1">
        <w:rPr>
          <w:rFonts w:cs="Arial"/>
          <w:szCs w:val="24"/>
          <w:lang w:val="en-AU"/>
        </w:rPr>
        <w:t xml:space="preserve"> </w:t>
      </w:r>
      <w:r w:rsidR="0041268E">
        <w:rPr>
          <w:rFonts w:cs="Arial"/>
          <w:szCs w:val="24"/>
          <w:lang w:val="en-AU"/>
        </w:rPr>
        <w:t>participants</w:t>
      </w:r>
      <w:r w:rsidR="00122BB0">
        <w:rPr>
          <w:rFonts w:cs="Arial"/>
          <w:szCs w:val="24"/>
          <w:lang w:val="en-AU"/>
        </w:rPr>
        <w:t xml:space="preserve">, who were </w:t>
      </w:r>
      <w:r w:rsidR="00B56CA1">
        <w:rPr>
          <w:rFonts w:cs="Arial"/>
          <w:szCs w:val="24"/>
          <w:lang w:val="en-AU"/>
        </w:rPr>
        <w:t xml:space="preserve">asked to rate </w:t>
      </w:r>
      <w:r w:rsidR="00122BB0">
        <w:rPr>
          <w:rFonts w:cs="Arial"/>
          <w:szCs w:val="24"/>
          <w:lang w:val="en-AU"/>
        </w:rPr>
        <w:t xml:space="preserve">the </w:t>
      </w:r>
      <w:r w:rsidR="00B56CA1">
        <w:rPr>
          <w:rFonts w:cs="Arial"/>
          <w:szCs w:val="24"/>
          <w:lang w:val="en-AU"/>
        </w:rPr>
        <w:t xml:space="preserve">fragmentary answers </w:t>
      </w:r>
      <w:r w:rsidR="00122BB0">
        <w:rPr>
          <w:rFonts w:cs="Arial"/>
          <w:szCs w:val="24"/>
          <w:lang w:val="en-AU"/>
        </w:rPr>
        <w:t xml:space="preserve">in the dialogues </w:t>
      </w:r>
      <w:r w:rsidR="00B56CA1">
        <w:rPr>
          <w:rFonts w:cs="Arial"/>
          <w:szCs w:val="24"/>
          <w:lang w:val="en-AU"/>
        </w:rPr>
        <w:t>on a 7-point Likert scale.</w:t>
      </w:r>
      <w:r w:rsidR="00122BB0">
        <w:rPr>
          <w:rFonts w:cs="Arial"/>
          <w:szCs w:val="24"/>
          <w:lang w:val="en-AU"/>
        </w:rPr>
        <w:t xml:space="preserve"> </w:t>
      </w:r>
      <w:r w:rsidR="00122BB0" w:rsidRPr="00122BB0">
        <w:rPr>
          <w:lang w:val="en-US"/>
        </w:rPr>
        <w:t xml:space="preserve">Results reveal that </w:t>
      </w:r>
      <w:r>
        <w:rPr>
          <w:lang w:val="en-US"/>
        </w:rPr>
        <w:t>as hypothesized,</w:t>
      </w:r>
      <w:r w:rsidR="00E92CCD">
        <w:rPr>
          <w:lang w:val="en-US"/>
        </w:rPr>
        <w:t xml:space="preserve"> </w:t>
      </w:r>
      <w:r w:rsidR="00122BB0" w:rsidRPr="00122BB0">
        <w:rPr>
          <w:lang w:val="en-US"/>
        </w:rPr>
        <w:t xml:space="preserve">participants </w:t>
      </w:r>
      <w:r w:rsidR="00122BB0">
        <w:rPr>
          <w:lang w:val="en-US"/>
        </w:rPr>
        <w:t xml:space="preserve">give </w:t>
      </w:r>
      <w:r w:rsidR="00122BB0" w:rsidRPr="00122BB0">
        <w:rPr>
          <w:lang w:val="en-US"/>
        </w:rPr>
        <w:t xml:space="preserve">higher acceptability ratings for </w:t>
      </w:r>
      <w:r w:rsidR="00122BB0">
        <w:rPr>
          <w:lang w:val="en-US"/>
        </w:rPr>
        <w:t>auditorily presented dialogues that featured pitch accent</w:t>
      </w:r>
      <w:r w:rsidR="00E92CCD">
        <w:rPr>
          <w:lang w:val="en-US"/>
        </w:rPr>
        <w:t xml:space="preserve"> </w:t>
      </w:r>
      <w:r w:rsidR="00E92CCD">
        <w:rPr>
          <w:lang w:val="en-US"/>
        </w:rPr>
        <w:t>on the contrasting words</w:t>
      </w:r>
      <w:r w:rsidR="00E92CCD">
        <w:rPr>
          <w:lang w:val="en-US"/>
        </w:rPr>
        <w:t>. However, contrary to the last hypothesis, dialogues incorporating</w:t>
      </w:r>
      <w:r w:rsidR="00E92CCD">
        <w:rPr>
          <w:lang w:val="en-US"/>
        </w:rPr>
        <w:t xml:space="preserve"> preposition as functional fragments</w:t>
      </w:r>
      <w:r w:rsidR="00E92CCD">
        <w:rPr>
          <w:lang w:val="en-US"/>
        </w:rPr>
        <w:t xml:space="preserve"> were perceived as more natural than the ones featuring lexical contrasting words</w:t>
      </w:r>
      <w:r w:rsidR="00E92CCD">
        <w:rPr>
          <w:lang w:val="en-US"/>
        </w:rPr>
        <w:t xml:space="preserve">. </w:t>
      </w:r>
      <w:r w:rsidR="0082555A" w:rsidRPr="0082555A">
        <w:rPr>
          <w:lang w:val="en-US"/>
        </w:rPr>
        <w:t xml:space="preserve">These findings illuminate the intricate dynamics of acceptability ratings, ellipsis processing intricacies, and correlate-remnant pairing identification. This </w:t>
      </w:r>
      <w:r w:rsidR="0082555A">
        <w:rPr>
          <w:lang w:val="en-US"/>
        </w:rPr>
        <w:t xml:space="preserve">way, the </w:t>
      </w:r>
      <w:r w:rsidR="0082555A" w:rsidRPr="0082555A">
        <w:rPr>
          <w:lang w:val="en-US"/>
        </w:rPr>
        <w:t>study paves the way for further research and contributes to a deeper understanding of language comprehension processes.</w:t>
      </w:r>
    </w:p>
    <w:p w14:paraId="4A8E5C34" w14:textId="6FF2C48D" w:rsidR="00122BB0" w:rsidRPr="00122BB0" w:rsidRDefault="00122BB0" w:rsidP="0055432E">
      <w:pPr>
        <w:spacing w:after="0" w:line="360" w:lineRule="auto"/>
        <w:jc w:val="both"/>
        <w:rPr>
          <w:rFonts w:cs="Arial"/>
          <w:szCs w:val="24"/>
          <w:lang w:val="en-US"/>
        </w:rPr>
      </w:pPr>
    </w:p>
    <w:p w14:paraId="060797C5" w14:textId="77777777" w:rsidR="00122BB0" w:rsidRDefault="00122BB0" w:rsidP="0055432E">
      <w:pPr>
        <w:spacing w:after="0" w:line="360" w:lineRule="auto"/>
        <w:jc w:val="both"/>
        <w:rPr>
          <w:rFonts w:cs="Arial"/>
          <w:szCs w:val="24"/>
          <w:lang w:val="en-AU"/>
        </w:rPr>
      </w:pPr>
    </w:p>
    <w:p w14:paraId="508C45A3" w14:textId="77777777" w:rsidR="00122BB0" w:rsidRDefault="00122BB0" w:rsidP="0055432E">
      <w:pPr>
        <w:spacing w:after="0" w:line="360" w:lineRule="auto"/>
        <w:jc w:val="both"/>
        <w:rPr>
          <w:lang w:val="en-US"/>
        </w:rPr>
      </w:pPr>
    </w:p>
    <w:p w14:paraId="699668D0" w14:textId="77777777" w:rsidR="00122BB0" w:rsidRPr="00122BB0" w:rsidRDefault="00122BB0" w:rsidP="0055432E">
      <w:pPr>
        <w:spacing w:after="0" w:line="360" w:lineRule="auto"/>
        <w:jc w:val="both"/>
        <w:rPr>
          <w:rFonts w:cs="Arial"/>
          <w:szCs w:val="24"/>
          <w:lang w:val="en-US"/>
        </w:rPr>
      </w:pP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4" w:name="_Toc143514948"/>
      <w:r w:rsidRPr="007D080B">
        <w:rPr>
          <w:rFonts w:cs="Arial"/>
          <w:szCs w:val="24"/>
          <w:lang w:val="en-US"/>
        </w:rPr>
        <w:lastRenderedPageBreak/>
        <w:t xml:space="preserve">1. </w:t>
      </w:r>
      <w:r w:rsidR="00257634" w:rsidRPr="007D080B">
        <w:rPr>
          <w:rFonts w:cs="Arial"/>
          <w:szCs w:val="24"/>
          <w:lang w:val="en-US"/>
        </w:rPr>
        <w:t>Introduction</w:t>
      </w:r>
      <w:bookmarkEnd w:id="4"/>
    </w:p>
    <w:p w14:paraId="00B01171" w14:textId="06D1E3EE"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Pr>
          <w:lang w:val="en-US"/>
        </w:rPr>
        <w:t>I</w:t>
      </w:r>
      <w:r w:rsidRPr="005D7BA3">
        <w:rPr>
          <w:lang w:val="en-US"/>
        </w:rPr>
        <w:t xml:space="preserve"> emphasize the significance of this study,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5" w:name="_Toc143514949"/>
      <w:r>
        <w:t xml:space="preserve">1.1 </w:t>
      </w:r>
      <w:r w:rsidRPr="00CD00C2">
        <w:t>Background and motivation</w:t>
      </w:r>
      <w:bookmarkEnd w:id="5"/>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A73EF7"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A73EF7">
        <w:rPr>
          <w:rFonts w:cs="Arial"/>
          <w:iCs/>
          <w:szCs w:val="24"/>
        </w:rPr>
        <w:t xml:space="preserve">B: </w:t>
      </w:r>
      <w:r w:rsidR="00346437" w:rsidRPr="00A73EF7">
        <w:rPr>
          <w:rFonts w:cs="Arial"/>
          <w:iCs/>
          <w:szCs w:val="24"/>
        </w:rPr>
        <w:tab/>
      </w:r>
      <w:r w:rsidR="00AC19C8" w:rsidRPr="00A73EF7">
        <w:rPr>
          <w:rFonts w:cs="Arial"/>
          <w:iCs/>
          <w:szCs w:val="24"/>
        </w:rPr>
        <w:t>Nein, BIS 18 Uhr.</w:t>
      </w:r>
    </w:p>
    <w:p w14:paraId="60940BF4" w14:textId="227EC7A9" w:rsidR="00346437" w:rsidRPr="00A73EF7" w:rsidRDefault="00346437" w:rsidP="00963453">
      <w:pPr>
        <w:pStyle w:val="Listenabsatz"/>
        <w:suppressLineNumbers/>
        <w:spacing w:after="0" w:line="240" w:lineRule="auto"/>
        <w:jc w:val="both"/>
        <w:rPr>
          <w:rFonts w:cs="Arial"/>
          <w:iCs/>
          <w:szCs w:val="24"/>
        </w:rPr>
      </w:pPr>
      <w:r w:rsidRPr="00A73EF7">
        <w:rPr>
          <w:rFonts w:cs="Arial"/>
          <w:iCs/>
          <w:szCs w:val="24"/>
        </w:rPr>
        <w:tab/>
      </w:r>
      <w:r w:rsidR="00354577" w:rsidRPr="00A73EF7">
        <w:rPr>
          <w:rFonts w:cs="Arial"/>
          <w:iCs/>
          <w:szCs w:val="24"/>
        </w:rPr>
        <w:t xml:space="preserve"> </w:t>
      </w:r>
      <w:r w:rsidR="00354577" w:rsidRPr="00A73EF7">
        <w:rPr>
          <w:rFonts w:cs="Arial"/>
          <w:iCs/>
          <w:szCs w:val="24"/>
        </w:rPr>
        <w:tab/>
      </w:r>
      <w:r w:rsidRPr="00A73EF7">
        <w:rPr>
          <w:rFonts w:cs="Arial"/>
          <w:iCs/>
          <w:szCs w:val="24"/>
        </w:rPr>
        <w:t>‘</w:t>
      </w:r>
      <w:r w:rsidR="0023763D" w:rsidRPr="00A73EF7">
        <w:rPr>
          <w:rFonts w:cs="Arial"/>
          <w:iCs/>
          <w:szCs w:val="24"/>
        </w:rPr>
        <w:t>No, UNTIL 6pm.</w:t>
      </w:r>
      <w:r w:rsidRPr="00A73EF7">
        <w:rPr>
          <w:rFonts w:cs="Arial"/>
          <w:iCs/>
          <w:szCs w:val="24"/>
        </w:rPr>
        <w:t>’</w:t>
      </w:r>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6B90520E"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can derive the following 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822929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as contrasting with something els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A73EF7"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A73EF7">
        <w:rPr>
          <w:rFonts w:cs="Arial"/>
          <w:iCs/>
          <w:szCs w:val="24"/>
        </w:rPr>
        <w:t xml:space="preserve">B: </w:t>
      </w:r>
      <w:r w:rsidRPr="00A73EF7">
        <w:rPr>
          <w:rFonts w:cs="Arial"/>
          <w:iCs/>
          <w:szCs w:val="24"/>
        </w:rPr>
        <w:tab/>
        <w:t>Nein, bis 18 Uhr.</w:t>
      </w:r>
    </w:p>
    <w:p w14:paraId="60E25379" w14:textId="77777777" w:rsidR="00E1176D" w:rsidRPr="00A73EF7" w:rsidRDefault="00E1176D" w:rsidP="00E1176D">
      <w:pPr>
        <w:pStyle w:val="Listenabsatz"/>
        <w:suppressLineNumbers/>
        <w:spacing w:after="0" w:line="240" w:lineRule="auto"/>
        <w:jc w:val="both"/>
        <w:rPr>
          <w:rFonts w:cs="Arial"/>
          <w:iCs/>
          <w:szCs w:val="24"/>
        </w:rPr>
      </w:pPr>
      <w:r w:rsidRPr="00A73EF7">
        <w:rPr>
          <w:rFonts w:cs="Arial"/>
          <w:iCs/>
          <w:szCs w:val="24"/>
        </w:rPr>
        <w:tab/>
        <w:t xml:space="preserve"> </w:t>
      </w:r>
      <w:r w:rsidRPr="00A73EF7">
        <w:rPr>
          <w:rFonts w:cs="Arial"/>
          <w:iCs/>
          <w:szCs w:val="24"/>
        </w:rPr>
        <w:tab/>
        <w:t xml:space="preserve">‘No, until 6pm.’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2A19A157"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the contrasting words are not emphasized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55386F">
        <w:rPr>
          <w:rFonts w:cs="Arial"/>
          <w:szCs w:val="24"/>
          <w:lang w:val="en-US"/>
        </w:rPr>
        <w:t>the modality and fragment type</w:t>
      </w:r>
      <w:r w:rsidR="000D3026">
        <w:rPr>
          <w:rFonts w:cs="Arial"/>
          <w:szCs w:val="24"/>
          <w:lang w:val="en-US"/>
        </w:rPr>
        <w:t xml:space="preserve"> that might influence 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55386F">
        <w:rPr>
          <w:rFonts w:cs="Arial"/>
          <w:szCs w:val="24"/>
          <w:lang w:val="en-US"/>
        </w:rPr>
        <w:t>are</w:t>
      </w:r>
      <w:r w:rsidR="000D3026">
        <w:rPr>
          <w:rFonts w:cs="Arial"/>
          <w:szCs w:val="24"/>
          <w:lang w:val="en-US"/>
        </w:rPr>
        <w:t xml:space="preserve"> analyzed. </w:t>
      </w:r>
    </w:p>
    <w:p w14:paraId="241ECD95" w14:textId="6E51DF9E" w:rsidR="000D7FD3" w:rsidRDefault="000F0A4F" w:rsidP="007F2B0C">
      <w:pPr>
        <w:suppressLineNumbers/>
        <w:spacing w:after="0" w:line="360" w:lineRule="auto"/>
        <w:jc w:val="both"/>
        <w:rPr>
          <w:rFonts w:cs="Arial"/>
          <w:szCs w:val="24"/>
          <w:lang w:val="en-US"/>
        </w:rPr>
      </w:pPr>
      <w:r>
        <w:rPr>
          <w:rFonts w:cs="Arial"/>
          <w:szCs w:val="24"/>
          <w:lang w:val="en-US"/>
        </w:rPr>
        <w:tab/>
      </w:r>
      <w:commentRangeStart w:id="6"/>
      <w:r w:rsidR="000D7FD3" w:rsidRPr="007D080B">
        <w:rPr>
          <w:rFonts w:cs="Arial"/>
          <w:szCs w:val="24"/>
          <w:lang w:val="en-US"/>
        </w:rPr>
        <w:t xml:space="preserve">The present paper </w:t>
      </w:r>
      <w:r w:rsidR="000D7FD3">
        <w:rPr>
          <w:rFonts w:cs="Arial"/>
          <w:szCs w:val="24"/>
          <w:lang w:val="en-US"/>
        </w:rPr>
        <w:t xml:space="preserve">is subdivided as follows. Chapter 2 delves into the theoretical background of fragments, focus, and ellipsis comprehension, providing a more detailed explanation of </w:t>
      </w:r>
      <w:r w:rsidR="00933BA1">
        <w:rPr>
          <w:rFonts w:cs="Arial"/>
          <w:szCs w:val="24"/>
          <w:lang w:val="en-US"/>
        </w:rPr>
        <w:t>the</w:t>
      </w:r>
      <w:r w:rsidR="000D7FD3">
        <w:rPr>
          <w:rFonts w:cs="Arial"/>
          <w:szCs w:val="24"/>
          <w:lang w:val="en-US"/>
        </w:rPr>
        <w:t xml:space="preserve"> hypotheses. Chapter 3 centers on the study design and participant information. Chapter 4 presents the findings of the study, while chapter 5 explores and addresses any confounding factors related to the findings. Lastly, chapter 6 concludes with a summary of the study and offers insights into potential avenues for future research.</w:t>
      </w:r>
      <w:commentRangeEnd w:id="6"/>
      <w:r w:rsidR="000D7FD3">
        <w:rPr>
          <w:rStyle w:val="Kommentarzeichen"/>
        </w:rPr>
        <w:commentReference w:id="6"/>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7" w:name="_Toc143514950"/>
      <w:r>
        <w:t>1.2 Research questions and objectives</w:t>
      </w:r>
      <w:bookmarkEnd w:id="7"/>
    </w:p>
    <w:p w14:paraId="1084F3F0" w14:textId="18F3E35E" w:rsidR="006E1417" w:rsidRPr="000D7FD3" w:rsidRDefault="00BB60C3" w:rsidP="000D7FD3">
      <w:pPr>
        <w:suppressLineNumbers/>
        <w:spacing w:after="0" w:line="360" w:lineRule="auto"/>
        <w:jc w:val="both"/>
        <w:rPr>
          <w:rFonts w:cs="Arial"/>
          <w:szCs w:val="24"/>
          <w:lang w:val="en-US"/>
        </w:rPr>
      </w:pPr>
      <w:r w:rsidRPr="006E1417">
        <w:rPr>
          <w:rFonts w:cs="Arial"/>
          <w:szCs w:val="24"/>
          <w:lang w:val="en-US"/>
        </w:rPr>
        <w:t xml:space="preserve">The present paper aims to determine the </w:t>
      </w:r>
      <w:r w:rsidR="004B106C" w:rsidRPr="006E1417">
        <w:rPr>
          <w:rFonts w:cs="Arial"/>
          <w:szCs w:val="24"/>
          <w:lang w:val="en-US"/>
        </w:rPr>
        <w:t>most effective</w:t>
      </w:r>
      <w:r w:rsidRPr="006E1417">
        <w:rPr>
          <w:rFonts w:cs="Arial"/>
          <w:szCs w:val="24"/>
          <w:lang w:val="en-US"/>
        </w:rPr>
        <w:t xml:space="preserve"> medium for reliably obtaining judgments about such dialogues</w:t>
      </w:r>
      <w:r w:rsidR="000D3026">
        <w:rPr>
          <w:rFonts w:cs="Arial"/>
          <w:szCs w:val="24"/>
          <w:lang w:val="en-US"/>
        </w:rPr>
        <w:t xml:space="preserve"> involving contrastive focus and fragment</w:t>
      </w:r>
      <w:r w:rsidR="00F818EF">
        <w:rPr>
          <w:rFonts w:cs="Arial"/>
          <w:szCs w:val="24"/>
          <w:lang w:val="en-US"/>
        </w:rPr>
        <w:t>ary</w:t>
      </w:r>
      <w:r w:rsidR="000D3026">
        <w:rPr>
          <w:rFonts w:cs="Arial"/>
          <w:szCs w:val="24"/>
          <w:lang w:val="en-US"/>
        </w:rPr>
        <w:t xml:space="preserve"> answers</w:t>
      </w:r>
      <w:r w:rsidR="00F459DE">
        <w:rPr>
          <w:rFonts w:cs="Arial"/>
          <w:szCs w:val="24"/>
          <w:lang w:val="en-US"/>
        </w:rPr>
        <w:t>, pathing the way for future research on fragments using acceptability judgement tasks</w:t>
      </w:r>
      <w:r w:rsidRPr="006E1417">
        <w:rPr>
          <w:rFonts w:cs="Arial"/>
          <w:szCs w:val="24"/>
          <w:lang w:val="en-US"/>
        </w:rPr>
        <w:t xml:space="preserve">. </w:t>
      </w:r>
      <w:r w:rsidR="006E1417" w:rsidRPr="006E1417">
        <w:rPr>
          <w:rFonts w:eastAsia="Times New Roman" w:cs="Arial"/>
          <w:szCs w:val="24"/>
          <w:lang w:val="en-US"/>
        </w:rPr>
        <w:t xml:space="preserve">By examining the effects of different stimulus characteristics, </w:t>
      </w:r>
      <w:r w:rsidR="00A473B7">
        <w:rPr>
          <w:rFonts w:eastAsia="Times New Roman" w:cs="Arial"/>
          <w:szCs w:val="24"/>
          <w:lang w:val="en-US"/>
        </w:rPr>
        <w:t>we</w:t>
      </w:r>
      <w:r w:rsidR="006E1417" w:rsidRPr="006E1417">
        <w:rPr>
          <w:rFonts w:eastAsia="Times New Roman" w:cs="Arial"/>
          <w:szCs w:val="24"/>
          <w:lang w:val="en-US"/>
        </w:rPr>
        <w:t xml:space="preserve"> seek to deepen </w:t>
      </w:r>
      <w:r w:rsidR="00933BA1">
        <w:rPr>
          <w:rFonts w:eastAsia="Times New Roman" w:cs="Arial"/>
          <w:szCs w:val="24"/>
          <w:lang w:val="en-US"/>
        </w:rPr>
        <w:t>the</w:t>
      </w:r>
      <w:r w:rsidR="006E1417" w:rsidRPr="006E1417">
        <w:rPr>
          <w:rFonts w:eastAsia="Times New Roman" w:cs="Arial"/>
          <w:szCs w:val="24"/>
          <w:lang w:val="en-US"/>
        </w:rPr>
        <w:t xml:space="preserve"> understanding of how modality, </w:t>
      </w:r>
      <w:r w:rsidR="000D3026">
        <w:rPr>
          <w:rFonts w:eastAsia="Times New Roman" w:cs="Arial"/>
          <w:szCs w:val="24"/>
          <w:lang w:val="en-US"/>
        </w:rPr>
        <w:t xml:space="preserve">emphasis, </w:t>
      </w:r>
      <w:r w:rsidR="006E1417" w:rsidRPr="006E1417">
        <w:rPr>
          <w:rFonts w:eastAsia="Times New Roman" w:cs="Arial"/>
          <w:szCs w:val="24"/>
          <w:lang w:val="en-US"/>
        </w:rPr>
        <w:t>and f</w:t>
      </w:r>
      <w:r w:rsidR="000D3026">
        <w:rPr>
          <w:rFonts w:eastAsia="Times New Roman" w:cs="Arial"/>
          <w:szCs w:val="24"/>
          <w:lang w:val="en-US"/>
        </w:rPr>
        <w:t>ragment</w:t>
      </w:r>
      <w:r w:rsidR="006E1417" w:rsidRPr="006E1417">
        <w:rPr>
          <w:rFonts w:eastAsia="Times New Roman" w:cs="Arial"/>
          <w:szCs w:val="24"/>
          <w:lang w:val="en-US"/>
        </w:rPr>
        <w:t xml:space="preserve"> type contribute to the perceived acceptability of </w:t>
      </w:r>
      <w:r w:rsidR="000D3026">
        <w:rPr>
          <w:rFonts w:eastAsia="Times New Roman" w:cs="Arial"/>
          <w:szCs w:val="24"/>
          <w:lang w:val="en-US"/>
        </w:rPr>
        <w:t>fragments</w:t>
      </w:r>
      <w:r w:rsidR="006E1417" w:rsidRPr="006E1417">
        <w:rPr>
          <w:rFonts w:eastAsia="Times New Roman" w:cs="Arial"/>
          <w:szCs w:val="24"/>
          <w:lang w:val="en-US"/>
        </w:rPr>
        <w:t xml:space="preserve">. </w:t>
      </w:r>
      <w:r w:rsidR="000D7FD3">
        <w:rPr>
          <w:rFonts w:eastAsia="Times New Roman" w:cs="Arial"/>
          <w:szCs w:val="24"/>
          <w:lang w:val="en-US"/>
        </w:rPr>
        <w:t>T</w:t>
      </w:r>
      <w:r w:rsidR="006E1417" w:rsidRPr="006E1417">
        <w:rPr>
          <w:rFonts w:eastAsia="Times New Roman" w:cs="Arial"/>
          <w:szCs w:val="24"/>
          <w:lang w:val="en-US"/>
        </w:rPr>
        <w:t>his section</w:t>
      </w:r>
      <w:r w:rsidR="000D7FD3">
        <w:rPr>
          <w:rFonts w:eastAsia="Times New Roman" w:cs="Arial"/>
          <w:szCs w:val="24"/>
          <w:lang w:val="en-US"/>
        </w:rPr>
        <w:t xml:space="preserve"> </w:t>
      </w:r>
      <w:r w:rsidR="000D7FD3">
        <w:rPr>
          <w:rFonts w:cs="Arial"/>
          <w:szCs w:val="24"/>
          <w:lang w:val="en-US"/>
        </w:rPr>
        <w:t>will present the factors and hypotheses investigated in the present paper.</w:t>
      </w:r>
    </w:p>
    <w:p w14:paraId="64B85A82" w14:textId="1153D75C" w:rsidR="00143D00" w:rsidRDefault="000D3026" w:rsidP="000D3026">
      <w:pPr>
        <w:suppressLineNumbers/>
        <w:spacing w:after="0" w:line="360" w:lineRule="auto"/>
        <w:ind w:firstLine="567"/>
        <w:jc w:val="both"/>
        <w:rPr>
          <w:rFonts w:cs="Arial"/>
          <w:szCs w:val="24"/>
          <w:lang w:val="en-US"/>
        </w:rPr>
      </w:pPr>
      <w:r>
        <w:rPr>
          <w:rFonts w:cs="Arial"/>
          <w:szCs w:val="24"/>
          <w:lang w:val="en-US"/>
        </w:rPr>
        <w:t>First, as has been shown by the examples (1) and (2), dialogues that incorporate orthographic marked contrasting words are contrasted with dialogues</w:t>
      </w:r>
      <w:r w:rsidR="00E429A5">
        <w:rPr>
          <w:rFonts w:cs="Arial"/>
          <w:szCs w:val="24"/>
          <w:lang w:val="en-US"/>
        </w:rPr>
        <w:t xml:space="preserve"> that lack any emphasis</w:t>
      </w:r>
      <w:r>
        <w:rPr>
          <w:rFonts w:cs="Arial"/>
          <w:szCs w:val="24"/>
          <w:lang w:val="en-US"/>
        </w:rPr>
        <w:t xml:space="preserve">. The present paper aims to investigate which dialogues are </w:t>
      </w:r>
      <w:r w:rsidR="00261CEA">
        <w:rPr>
          <w:rFonts w:cs="Arial"/>
          <w:szCs w:val="24"/>
          <w:lang w:val="en-US"/>
        </w:rPr>
        <w:t xml:space="preserve">perceived as more natural </w:t>
      </w:r>
      <w:r>
        <w:rPr>
          <w:rFonts w:cs="Arial"/>
          <w:szCs w:val="24"/>
          <w:lang w:val="en-US"/>
        </w:rPr>
        <w:t>by native speakers</w:t>
      </w:r>
      <w:r w:rsidR="00261CEA">
        <w:rPr>
          <w:rFonts w:cs="Arial"/>
          <w:szCs w:val="24"/>
          <w:lang w:val="en-US"/>
        </w:rPr>
        <w:t xml:space="preserve">. </w:t>
      </w:r>
      <w:r w:rsidR="004B106C">
        <w:rPr>
          <w:rFonts w:cs="Arial"/>
          <w:szCs w:val="24"/>
          <w:lang w:val="en-US"/>
        </w:rPr>
        <w:t>It is</w:t>
      </w:r>
      <w:r w:rsidR="00261CEA" w:rsidRPr="007D080B">
        <w:rPr>
          <w:rFonts w:cs="Arial"/>
          <w:szCs w:val="24"/>
          <w:lang w:val="en-US"/>
        </w:rPr>
        <w:t xml:space="preserve"> hypothesize</w:t>
      </w:r>
      <w:r w:rsidR="004B106C">
        <w:rPr>
          <w:rFonts w:cs="Arial"/>
          <w:szCs w:val="24"/>
          <w:lang w:val="en-US"/>
        </w:rPr>
        <w:t>d</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4B106C">
        <w:rPr>
          <w:rFonts w:cs="Arial"/>
          <w:szCs w:val="24"/>
          <w:lang w:val="en-US"/>
        </w:rPr>
        <w:t>regarded as</w:t>
      </w:r>
      <w:r w:rsidR="00261CEA" w:rsidRPr="007D080B">
        <w:rPr>
          <w:rFonts w:cs="Arial"/>
          <w:szCs w:val="24"/>
          <w:lang w:val="en-US"/>
        </w:rPr>
        <w:t xml:space="preserve"> </w:t>
      </w:r>
      <w:r w:rsidR="00261CEA" w:rsidRPr="007D080B">
        <w:rPr>
          <w:rFonts w:cs="Arial"/>
          <w:szCs w:val="24"/>
          <w:lang w:val="en-US"/>
        </w:rPr>
        <w:lastRenderedPageBreak/>
        <w:t>more natural by native speakers.</w:t>
      </w:r>
      <w:r w:rsidR="00261CEA">
        <w:rPr>
          <w:rFonts w:cs="Arial"/>
          <w:szCs w:val="24"/>
          <w:lang w:val="en-US"/>
        </w:rPr>
        <w:t xml:space="preserve"> </w:t>
      </w:r>
      <w:r w:rsidR="006E1417" w:rsidRPr="006E1417">
        <w:rPr>
          <w:lang w:val="en-US"/>
        </w:rPr>
        <w:t>This prediction is grounded in the assumption that emphasizing the contrasting elements enhances their salience and facilitates comprehension, leading to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0D2F6DE6" w:rsidR="00143D00" w:rsidRDefault="004B106C" w:rsidP="00143D00">
      <w:pPr>
        <w:suppressLineNumbers/>
        <w:spacing w:after="0" w:line="360" w:lineRule="auto"/>
        <w:ind w:firstLine="567"/>
        <w:jc w:val="both"/>
        <w:rPr>
          <w:rFonts w:cs="Arial"/>
          <w:szCs w:val="24"/>
          <w:lang w:val="en-US"/>
        </w:rPr>
      </w:pPr>
      <w:r>
        <w:rPr>
          <w:rFonts w:cs="Arial"/>
          <w:szCs w:val="24"/>
          <w:lang w:val="en-US"/>
        </w:rPr>
        <w:t xml:space="preserve">Furthermore, a comparison is made between (1) and (2) </w:t>
      </w:r>
      <w:r w:rsidR="00143D00">
        <w:rPr>
          <w:rFonts w:cs="Arial"/>
          <w:szCs w:val="24"/>
          <w:lang w:val="en-US"/>
        </w:rPr>
        <w:t xml:space="preserve">on the one hand </w:t>
      </w:r>
      <w:r>
        <w:rPr>
          <w:rFonts w:cs="Arial"/>
          <w:szCs w:val="24"/>
          <w:lang w:val="en-US"/>
        </w:rPr>
        <w:t xml:space="preserve">and </w:t>
      </w:r>
      <w:r w:rsidR="00143D00">
        <w:rPr>
          <w:rFonts w:cs="Arial"/>
          <w:szCs w:val="24"/>
          <w:lang w:val="en-US"/>
        </w:rPr>
        <w:t xml:space="preserve">their verbal counterparts one the other hand. That is, the sentences (1) and (2) are recorded by native speakers and differ in </w:t>
      </w:r>
      <w:r w:rsidR="00525064">
        <w:rPr>
          <w:rFonts w:cs="Arial"/>
          <w:szCs w:val="24"/>
          <w:lang w:val="en-US"/>
        </w:rPr>
        <w:t>whether they display default intonation or whether they prosodically stress the contrasting words</w:t>
      </w:r>
      <w:r w:rsidR="00143D00">
        <w:rPr>
          <w:rFonts w:cs="Arial"/>
          <w:szCs w:val="24"/>
          <w:lang w:val="en-US"/>
        </w:rPr>
        <w:t>.</w:t>
      </w:r>
      <w:r w:rsidR="006E1417" w:rsidRPr="006E1417">
        <w:rPr>
          <w:lang w:val="en-US"/>
        </w:rPr>
        <w:t xml:space="preserve"> </w:t>
      </w:r>
      <w:r w:rsidR="002E4955">
        <w:rPr>
          <w:lang w:val="en-US"/>
        </w:rPr>
        <w:t>T</w:t>
      </w:r>
      <w:r w:rsidR="0099505E">
        <w:rPr>
          <w:lang w:val="en-US"/>
        </w:rPr>
        <w:t>he presentation of auditory stimuli is expected to establish an authentic and natural context</w:t>
      </w:r>
      <w:r w:rsidR="00727003">
        <w:rPr>
          <w:lang w:val="en-US"/>
        </w:rPr>
        <w:t xml:space="preserve"> for fragmentary answers</w:t>
      </w:r>
      <w:r w:rsidR="0099505E" w:rsidRPr="006E1417">
        <w:rPr>
          <w:lang w:val="en-US"/>
        </w:rPr>
        <w:t>, leading to heightened acceptability ratings compared to written stimuli.</w:t>
      </w:r>
      <w:r w:rsidR="0099505E">
        <w:rPr>
          <w:lang w:val="en-US"/>
        </w:rPr>
        <w:t xml:space="preserve"> </w:t>
      </w:r>
      <w:r w:rsidR="0099505E">
        <w:rPr>
          <w:rFonts w:cs="Arial"/>
          <w:szCs w:val="24"/>
          <w:lang w:val="en-US"/>
        </w:rPr>
        <w:t>Hence, it is hypothesized that generally,</w:t>
      </w:r>
      <w:r w:rsidR="006E1417">
        <w:rPr>
          <w:rFonts w:cs="Arial"/>
          <w:szCs w:val="24"/>
          <w:lang w:val="en-US"/>
        </w:rPr>
        <w:t xml:space="preserve"> auditory</w:t>
      </w:r>
      <w:r w:rsidR="006E1417" w:rsidRPr="007D080B">
        <w:rPr>
          <w:rFonts w:cs="Arial"/>
          <w:szCs w:val="24"/>
          <w:lang w:val="en-US"/>
        </w:rPr>
        <w:t xml:space="preserve"> stimuli are more likely to be accepted by native speaker than written stimuli</w:t>
      </w:r>
      <w:r w:rsidR="006E1417">
        <w:rPr>
          <w:rFonts w:cs="Arial"/>
          <w:szCs w:val="24"/>
          <w:lang w:val="en-US"/>
        </w:rPr>
        <w:t xml:space="preserve">. </w:t>
      </w:r>
    </w:p>
    <w:p w14:paraId="25019A0A" w14:textId="2B861919" w:rsidR="00EF6719" w:rsidRDefault="00EF6719" w:rsidP="00143D00">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in which the contrastive words do not have functional meaning but lexical meaning. That is, instead of prepositions such as </w:t>
      </w:r>
      <w:r>
        <w:rPr>
          <w:rFonts w:cs="Arial"/>
          <w:i/>
          <w:szCs w:val="24"/>
          <w:lang w:val="en-US"/>
        </w:rPr>
        <w:t>bis</w:t>
      </w:r>
      <w:r w:rsidR="00971A41">
        <w:rPr>
          <w:rFonts w:cs="Arial"/>
          <w:i/>
          <w:szCs w:val="24"/>
          <w:lang w:val="en-US"/>
        </w:rPr>
        <w:t xml:space="preserve"> </w:t>
      </w:r>
      <w:r w:rsidR="00971A41">
        <w:rPr>
          <w:rFonts w:cs="Arial"/>
          <w:szCs w:val="24"/>
          <w:lang w:val="en-US"/>
        </w:rPr>
        <w:t xml:space="preserve">‘until’ and </w:t>
      </w:r>
      <w:r w:rsidR="00971A41">
        <w:rPr>
          <w:rFonts w:cs="Arial"/>
          <w:i/>
          <w:szCs w:val="24"/>
          <w:lang w:val="en-US"/>
        </w:rPr>
        <w:t xml:space="preserve">ab </w:t>
      </w:r>
      <w:r w:rsidR="00971A41">
        <w:rPr>
          <w:rFonts w:cs="Arial"/>
          <w:szCs w:val="24"/>
          <w:lang w:val="en-US"/>
        </w:rPr>
        <w:t>‘from’</w:t>
      </w:r>
      <w:r>
        <w:rPr>
          <w:rFonts w:cs="Arial"/>
          <w:szCs w:val="24"/>
          <w:lang w:val="en-US"/>
        </w:rPr>
        <w:t>,</w:t>
      </w:r>
      <w:r>
        <w:rPr>
          <w:rFonts w:cs="Arial"/>
          <w:i/>
          <w:szCs w:val="24"/>
          <w:lang w:val="en-US"/>
        </w:rPr>
        <w:t xml:space="preserve"> </w:t>
      </w:r>
      <w:r>
        <w:rPr>
          <w:rFonts w:cs="Arial"/>
          <w:szCs w:val="24"/>
          <w:lang w:val="en-US"/>
        </w:rPr>
        <w:t>the contrastive</w:t>
      </w:r>
      <w:r>
        <w:rPr>
          <w:rFonts w:cs="Arial"/>
          <w:i/>
          <w:szCs w:val="24"/>
          <w:lang w:val="en-US"/>
        </w:rPr>
        <w:t xml:space="preserve"> </w:t>
      </w:r>
      <w:r>
        <w:rPr>
          <w:rFonts w:cs="Arial"/>
          <w:szCs w:val="24"/>
          <w:lang w:val="en-US"/>
        </w:rPr>
        <w:t xml:space="preserve">focus is placed on </w:t>
      </w:r>
      <w:r w:rsidR="00971A41">
        <w:rPr>
          <w:rFonts w:cs="Arial"/>
          <w:szCs w:val="24"/>
          <w:lang w:val="en-US"/>
        </w:rPr>
        <w:t>nouns</w:t>
      </w:r>
      <w:r>
        <w:rPr>
          <w:rFonts w:cs="Arial"/>
          <w:szCs w:val="24"/>
          <w:lang w:val="en-US"/>
        </w:rPr>
        <w:t xml:space="preserve"> such as </w:t>
      </w:r>
      <w:r>
        <w:rPr>
          <w:rFonts w:cs="Arial"/>
          <w:i/>
          <w:szCs w:val="24"/>
          <w:lang w:val="en-US"/>
        </w:rPr>
        <w:t xml:space="preserve">Bruder </w:t>
      </w:r>
      <w:r>
        <w:rPr>
          <w:rFonts w:cs="Arial"/>
          <w:szCs w:val="24"/>
          <w:lang w:val="en-US"/>
        </w:rPr>
        <w:t xml:space="preserve">‘brother’ and </w:t>
      </w:r>
      <w:r>
        <w:rPr>
          <w:rFonts w:cs="Arial"/>
          <w:i/>
          <w:szCs w:val="24"/>
          <w:lang w:val="en-US"/>
        </w:rPr>
        <w:t xml:space="preserve">Vater </w:t>
      </w:r>
      <w:r>
        <w:rPr>
          <w:rFonts w:cs="Arial"/>
          <w:szCs w:val="24"/>
          <w:lang w:val="en-US"/>
        </w:rPr>
        <w:t xml:space="preserve">‘father’ as in (3). See also (4) as the equivalent </w:t>
      </w:r>
      <w:r w:rsidR="004D77DD">
        <w:rPr>
          <w:rFonts w:cs="Arial"/>
          <w:szCs w:val="24"/>
          <w:lang w:val="en-US"/>
        </w:rPr>
        <w:t xml:space="preserve">of (3) </w:t>
      </w:r>
      <w:r w:rsidR="004123B5">
        <w:rPr>
          <w:rFonts w:cs="Arial"/>
          <w:szCs w:val="24"/>
          <w:lang w:val="en-US"/>
        </w:rPr>
        <w:t>without the inclusion of</w:t>
      </w:r>
      <w:r w:rsidR="004D77DD">
        <w:rPr>
          <w:rFonts w:cs="Arial"/>
          <w:szCs w:val="24"/>
          <w:lang w:val="en-US"/>
        </w:rPr>
        <w:t xml:space="preserve">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8A3F31">
        <w:rPr>
          <w:rFonts w:cs="Arial"/>
          <w:szCs w:val="24"/>
          <w:lang w:val="en-US"/>
        </w:rPr>
        <w:t xml:space="preserve">  </w:t>
      </w:r>
      <w:r w:rsidRPr="008A3F31">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A73EF7"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A73EF7">
        <w:rPr>
          <w:rFonts w:cs="Arial"/>
          <w:szCs w:val="24"/>
        </w:rPr>
        <w:t xml:space="preserve">B: </w:t>
      </w:r>
      <w:r w:rsidR="00EF6719" w:rsidRPr="00A73EF7">
        <w:rPr>
          <w:rFonts w:cs="Arial"/>
          <w:szCs w:val="24"/>
        </w:rPr>
        <w:tab/>
        <w:t>Nein, seinem VATER.</w:t>
      </w:r>
    </w:p>
    <w:p w14:paraId="55F2E929" w14:textId="1E2643D9" w:rsidR="00EF6719" w:rsidRPr="00A73EF7" w:rsidRDefault="00EF6719" w:rsidP="00963453">
      <w:pPr>
        <w:pStyle w:val="Listenabsatz"/>
        <w:suppressLineNumbers/>
        <w:spacing w:after="0" w:line="240" w:lineRule="auto"/>
        <w:jc w:val="both"/>
        <w:rPr>
          <w:rFonts w:cs="Arial"/>
          <w:szCs w:val="24"/>
        </w:rPr>
      </w:pPr>
      <w:r w:rsidRPr="00A73EF7">
        <w:rPr>
          <w:rFonts w:cs="Arial"/>
          <w:szCs w:val="24"/>
        </w:rPr>
        <w:tab/>
      </w:r>
      <w:r w:rsidR="00354577" w:rsidRPr="00A73EF7">
        <w:rPr>
          <w:rFonts w:cs="Arial"/>
          <w:szCs w:val="24"/>
        </w:rPr>
        <w:t xml:space="preserve"> </w:t>
      </w:r>
      <w:r w:rsidR="00354577" w:rsidRPr="00A73EF7">
        <w:rPr>
          <w:rFonts w:cs="Arial"/>
          <w:szCs w:val="24"/>
        </w:rPr>
        <w:tab/>
      </w:r>
      <w:r w:rsidRPr="00A73EF7">
        <w:rPr>
          <w:rFonts w:cs="Arial"/>
          <w:szCs w:val="24"/>
        </w:rPr>
        <w:t>‘No, his FATHER.’</w:t>
      </w:r>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A73EF7">
        <w:rPr>
          <w:rFonts w:cs="Arial"/>
          <w:szCs w:val="24"/>
        </w:rPr>
        <w:t xml:space="preserve"> </w:t>
      </w:r>
      <w:r w:rsidRPr="00A73EF7">
        <w:rPr>
          <w:rFonts w:cs="Arial"/>
          <w:szCs w:val="24"/>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1B2C06"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1B2C06">
        <w:rPr>
          <w:rFonts w:cs="Arial"/>
          <w:szCs w:val="24"/>
        </w:rPr>
        <w:t xml:space="preserve">B: </w:t>
      </w:r>
      <w:r w:rsidR="00EF6719" w:rsidRPr="001B2C06">
        <w:rPr>
          <w:rFonts w:cs="Arial"/>
          <w:szCs w:val="24"/>
        </w:rPr>
        <w:tab/>
        <w:t xml:space="preserve">Nein, seinem </w:t>
      </w:r>
      <w:r w:rsidR="00727003" w:rsidRPr="001B2C06">
        <w:rPr>
          <w:rFonts w:cs="Arial"/>
          <w:szCs w:val="24"/>
        </w:rPr>
        <w:t>Vater</w:t>
      </w:r>
      <w:r w:rsidR="00EF6719" w:rsidRPr="001B2C06">
        <w:rPr>
          <w:rFonts w:cs="Arial"/>
          <w:szCs w:val="24"/>
        </w:rPr>
        <w:t>.</w:t>
      </w:r>
    </w:p>
    <w:p w14:paraId="13389E13" w14:textId="1B48E500" w:rsidR="00EF6719" w:rsidRPr="00A73EF7" w:rsidRDefault="00354577" w:rsidP="00EF6719">
      <w:pPr>
        <w:pStyle w:val="Listenabsatz"/>
        <w:suppressLineNumbers/>
        <w:spacing w:after="0" w:line="240" w:lineRule="auto"/>
        <w:ind w:left="1134"/>
        <w:jc w:val="both"/>
        <w:rPr>
          <w:rFonts w:cs="Arial"/>
          <w:szCs w:val="24"/>
        </w:rPr>
      </w:pPr>
      <w:r w:rsidRPr="001B2C06">
        <w:rPr>
          <w:rFonts w:cs="Arial"/>
          <w:szCs w:val="24"/>
        </w:rPr>
        <w:t xml:space="preserve"> </w:t>
      </w:r>
      <w:r w:rsidRPr="001B2C06">
        <w:rPr>
          <w:rFonts w:cs="Arial"/>
          <w:szCs w:val="24"/>
        </w:rPr>
        <w:tab/>
      </w:r>
      <w:r w:rsidR="00EF6719" w:rsidRPr="00A73EF7">
        <w:rPr>
          <w:rFonts w:cs="Arial"/>
          <w:szCs w:val="24"/>
        </w:rPr>
        <w:t xml:space="preserve">‘No, his </w:t>
      </w:r>
      <w:r w:rsidR="00727003" w:rsidRPr="00A73EF7">
        <w:rPr>
          <w:rFonts w:cs="Arial"/>
          <w:szCs w:val="24"/>
        </w:rPr>
        <w:t>father</w:t>
      </w:r>
      <w:r w:rsidR="00EF6719" w:rsidRPr="00A73EF7">
        <w:rPr>
          <w:rFonts w:cs="Arial"/>
          <w:szCs w:val="24"/>
        </w:rPr>
        <w:t>.’</w:t>
      </w:r>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3FC9C95D" w:rsidR="00CD00C2" w:rsidRPr="000D3026" w:rsidRDefault="00EF6719" w:rsidP="00CD00C2">
      <w:pPr>
        <w:suppressLineNumbers/>
        <w:spacing w:after="0" w:line="360" w:lineRule="auto"/>
        <w:jc w:val="both"/>
        <w:rPr>
          <w:rFonts w:cs="Arial"/>
          <w:szCs w:val="24"/>
          <w:lang w:val="en-US"/>
        </w:rPr>
      </w:pPr>
      <w:r>
        <w:rPr>
          <w:rFonts w:cs="Arial"/>
          <w:szCs w:val="24"/>
          <w:lang w:val="en-US"/>
        </w:rPr>
        <w:t>Thus</w:t>
      </w:r>
      <w:r w:rsidR="004B106C">
        <w:rPr>
          <w:rFonts w:cs="Arial"/>
          <w:szCs w:val="24"/>
          <w:lang w:val="en-US"/>
        </w:rPr>
        <w:t xml:space="preserve">, it is </w:t>
      </w:r>
      <w:r w:rsidR="00336A97" w:rsidRPr="007D080B">
        <w:rPr>
          <w:rFonts w:cs="Arial"/>
          <w:szCs w:val="24"/>
          <w:lang w:val="en-US"/>
        </w:rPr>
        <w:t>hypothesize</w:t>
      </w:r>
      <w:r w:rsidR="004B106C">
        <w:rPr>
          <w:rFonts w:cs="Arial"/>
          <w:szCs w:val="24"/>
          <w:lang w:val="en-US"/>
        </w:rPr>
        <w:t>d</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841C0C">
        <w:rPr>
          <w:rFonts w:cs="Arial"/>
          <w:szCs w:val="24"/>
          <w:lang w:val="en-US"/>
        </w:rPr>
        <w:t>function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8" w:name="_Toc143514951"/>
      <w:r>
        <w:lastRenderedPageBreak/>
        <w:t xml:space="preserve">1.3 </w:t>
      </w:r>
      <w:commentRangeStart w:id="9"/>
      <w:r>
        <w:t>Significance of the study</w:t>
      </w:r>
      <w:commentRangeEnd w:id="9"/>
      <w:r w:rsidR="009B4265">
        <w:rPr>
          <w:rStyle w:val="Kommentarzeichen"/>
          <w:rFonts w:eastAsiaTheme="minorHAnsi" w:cstheme="minorBidi"/>
          <w:lang w:val="de-DE"/>
        </w:rPr>
        <w:commentReference w:id="9"/>
      </w:r>
      <w:bookmarkEnd w:id="8"/>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28A938E9" w14:textId="3A6949B3" w:rsidR="00291B1C" w:rsidRDefault="00291B1C" w:rsidP="00CD00C2">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that have not been investigated in depth or at all in previous studies. First, while previous research has studied the importance of orthographic marking in other fields of linguistics, the role of orthography in the comprehension of contrastive focus has not been studied so far. The studies conducted in this field are reviewed in chapter 2.3.</w:t>
      </w:r>
    </w:p>
    <w:p w14:paraId="361EE36B" w14:textId="4E8D8184" w:rsidR="00291B1C" w:rsidRDefault="00291B1C" w:rsidP="00291B1C">
      <w:pPr>
        <w:suppressLineNumbers/>
        <w:spacing w:after="0" w:line="360" w:lineRule="auto"/>
        <w:ind w:firstLine="567"/>
        <w:jc w:val="both"/>
        <w:rPr>
          <w:lang w:val="en-US"/>
        </w:rPr>
      </w:pPr>
      <w:r>
        <w:rPr>
          <w:lang w:val="en-US"/>
        </w:rPr>
        <w:t xml:space="preserve">Second, </w:t>
      </w:r>
      <w:r w:rsidR="00F459DE" w:rsidRPr="00F459DE">
        <w:rPr>
          <w:lang w:val="en-US"/>
        </w:rPr>
        <w:t>there exists a research gap concerning the significance of emphasis in comprehending fragmentary answers. While numerous studies have explored prosody and ellipsis comprehension, limited information is available regarding the impact of pitch accent placement on the perceived naturalness of fragmentary responses.</w:t>
      </w:r>
      <w:r w:rsidR="00F459DE">
        <w:rPr>
          <w:lang w:val="en-US"/>
        </w:rPr>
        <w:t xml:space="preserve"> </w:t>
      </w:r>
      <w:r>
        <w:rPr>
          <w:lang w:val="en-US"/>
        </w:rPr>
        <w:t xml:space="preserve">That is, it is yet to be determined whether the pitch accent </w:t>
      </w:r>
      <w:r w:rsidR="00163037">
        <w:rPr>
          <w:lang w:val="en-US"/>
        </w:rPr>
        <w:t>must</w:t>
      </w:r>
      <w:r>
        <w:rPr>
          <w:lang w:val="en-US"/>
        </w:rPr>
        <w:t xml:space="preserve"> be placed on the correlate of the fragmentary answer or whether a natural, default intonation of the preceding utterance is sufficient to comprehend the fragmentary answer. </w:t>
      </w:r>
      <w:r w:rsidR="009B4265">
        <w:rPr>
          <w:lang w:val="en-US"/>
        </w:rPr>
        <w:t>Moreover, the studies that have been conducted have</w:t>
      </w:r>
      <w:r w:rsidR="0099539E">
        <w:rPr>
          <w:lang w:val="en-US"/>
        </w:rPr>
        <w:t xml:space="preserve"> mostly</w:t>
      </w:r>
      <w:r w:rsidR="009B4265">
        <w:rPr>
          <w:lang w:val="en-US"/>
        </w:rPr>
        <w:t xml:space="preserve"> focused on English, neglecting the possibility of crosslinguistic differences regarding where the default sentence accent falls. Recent findings regarding these research questions are discussed in chapter 2.4.</w:t>
      </w:r>
    </w:p>
    <w:p w14:paraId="1920487F" w14:textId="46EEEFF3" w:rsidR="009B4265" w:rsidRDefault="00C028D3" w:rsidP="009B4265">
      <w:pPr>
        <w:suppressLineNumbers/>
        <w:spacing w:after="0" w:line="360" w:lineRule="auto"/>
        <w:jc w:val="both"/>
        <w:rPr>
          <w:lang w:val="en-US"/>
        </w:rPr>
      </w:pPr>
      <w:r>
        <w:rPr>
          <w:lang w:val="en-US"/>
        </w:rPr>
        <w:tab/>
      </w:r>
      <w:r w:rsidR="009B4265">
        <w:rPr>
          <w:lang w:val="en-US"/>
        </w:rPr>
        <w:t xml:space="preserve">Next, previous </w:t>
      </w:r>
      <w:r w:rsidR="00501D15">
        <w:rPr>
          <w:lang w:val="en-US"/>
        </w:rPr>
        <w:t xml:space="preserve">studies have focused solely </w:t>
      </w:r>
      <w:r w:rsidR="009B4265">
        <w:rPr>
          <w:lang w:val="en-US"/>
        </w:rPr>
        <w:t xml:space="preserve">on </w:t>
      </w:r>
      <w:r w:rsidR="00501D15">
        <w:rPr>
          <w:lang w:val="en-US"/>
        </w:rPr>
        <w:t>lexical contrastive answers, i.e., mostly proper names</w:t>
      </w:r>
      <w:r w:rsidR="009B4265">
        <w:rPr>
          <w:lang w:val="en-US"/>
        </w:rPr>
        <w:t>. Based on this data,</w:t>
      </w:r>
      <w:r w:rsidR="00501D15">
        <w:rPr>
          <w:lang w:val="en-US"/>
        </w:rPr>
        <w:t xml:space="preserve"> theories on how such structures are processed </w:t>
      </w:r>
      <w:r w:rsidR="009B4265">
        <w:rPr>
          <w:lang w:val="en-US"/>
        </w:rPr>
        <w:t>were built</w:t>
      </w:r>
      <w:r w:rsidR="00501D15">
        <w:rPr>
          <w:lang w:val="en-US"/>
        </w:rPr>
        <w:t xml:space="preserve">. However, it very well might be that </w:t>
      </w:r>
      <w:r w:rsidR="009B4265">
        <w:rPr>
          <w:lang w:val="en-US"/>
        </w:rPr>
        <w:t xml:space="preserve">there are differences between processing proper names and processing other words that either do not denote human referent or do not have lexical meaning at all. The processing theories </w:t>
      </w:r>
      <w:r w:rsidR="00536058">
        <w:rPr>
          <w:lang w:val="en-US"/>
        </w:rPr>
        <w:t>must</w:t>
      </w:r>
      <w:r w:rsidR="009B4265">
        <w:rPr>
          <w:lang w:val="en-US"/>
        </w:rPr>
        <w:t xml:space="preserve"> account for such differences. </w:t>
      </w:r>
    </w:p>
    <w:p w14:paraId="7380691C" w14:textId="67D96558" w:rsidR="009B4265" w:rsidRDefault="009B4265" w:rsidP="009B4265">
      <w:pPr>
        <w:suppressLineNumbers/>
        <w:spacing w:after="0" w:line="360" w:lineRule="auto"/>
        <w:jc w:val="both"/>
        <w:rPr>
          <w:lang w:val="en-US"/>
        </w:rPr>
      </w:pPr>
      <w:r>
        <w:rPr>
          <w:lang w:val="en-US"/>
        </w:rPr>
        <w:tab/>
        <w:t>Last, the ongoing debate about formal and informal methods of conducting acceptability judgements has emphasized the need for more reliable data obtained by scientific standards. The present study will provide such</w:t>
      </w:r>
      <w:r w:rsidR="00F459DE">
        <w:rPr>
          <w:lang w:val="en-US"/>
        </w:rPr>
        <w:t xml:space="preserve"> formally obtained</w:t>
      </w:r>
      <w:r>
        <w:rPr>
          <w:lang w:val="en-US"/>
        </w:rPr>
        <w:t xml:space="preserve"> data.</w:t>
      </w:r>
    </w:p>
    <w:p w14:paraId="2C8770DE" w14:textId="6D4B32DC" w:rsidR="00472776" w:rsidRDefault="00472776" w:rsidP="000D3026">
      <w:pPr>
        <w:suppressLineNumbers/>
        <w:spacing w:after="0" w:line="360" w:lineRule="auto"/>
        <w:ind w:firstLine="567"/>
        <w:jc w:val="both"/>
        <w:rPr>
          <w:lang w:val="en-US"/>
        </w:rPr>
      </w:pPr>
      <w:r w:rsidRPr="00472776">
        <w:rPr>
          <w:lang w:val="en-US"/>
        </w:rPr>
        <w:t xml:space="preserve">Therefore, this study will be the first of its kind to systematically examine and compare different </w:t>
      </w:r>
      <w:r w:rsidR="007C0DCB">
        <w:rPr>
          <w:lang w:val="en-US"/>
        </w:rPr>
        <w:t>media</w:t>
      </w:r>
      <w:r w:rsidRPr="00472776">
        <w:rPr>
          <w:lang w:val="en-US"/>
        </w:rPr>
        <w:t xml:space="preserve"> for collecting acceptability judgments about </w:t>
      </w:r>
      <w:r w:rsidR="001D6867">
        <w:rPr>
          <w:lang w:val="en-US"/>
        </w:rPr>
        <w:lastRenderedPageBreak/>
        <w:t xml:space="preserve">contrastive </w:t>
      </w:r>
      <w:r w:rsidRPr="00472776">
        <w:rPr>
          <w:lang w:val="en-US"/>
        </w:rPr>
        <w:t xml:space="preserve">fragments. By determining the best medium for reliably obtaining these judgments, </w:t>
      </w:r>
      <w:r w:rsidR="00933BA1">
        <w:rPr>
          <w:lang w:val="en-US"/>
        </w:rPr>
        <w:t>the</w:t>
      </w:r>
      <w:r w:rsidRPr="00472776">
        <w:rPr>
          <w:lang w:val="en-US"/>
        </w:rPr>
        <w:t xml:space="preserve"> research will contribute to a deeper understanding of the nature of fragments and provide valuable insights for future studies in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10" w:name="_Toc143514952"/>
      <w:r w:rsidRPr="0099716C">
        <w:t>1.4 Scope and limitations</w:t>
      </w:r>
      <w:bookmarkEnd w:id="10"/>
    </w:p>
    <w:p w14:paraId="2D98F308" w14:textId="41EF8299" w:rsidR="000D3026" w:rsidRDefault="006129CA" w:rsidP="00CD00C2">
      <w:pPr>
        <w:suppressLineNumbers/>
        <w:spacing w:after="0" w:line="360" w:lineRule="auto"/>
        <w:jc w:val="both"/>
        <w:rPr>
          <w:lang w:val="en-US"/>
        </w:rPr>
      </w:pPr>
      <w:r>
        <w:rPr>
          <w:lang w:val="en-US"/>
        </w:rPr>
        <w:t>In the following,</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Pr>
          <w:lang w:val="en-US"/>
        </w:rPr>
        <w:t>scope of the</w:t>
      </w:r>
      <w:r w:rsidR="000D3026" w:rsidRPr="000D3026">
        <w:rPr>
          <w:lang w:val="en-US"/>
        </w:rPr>
        <w:t xml:space="preserve"> investigation</w:t>
      </w:r>
      <w:r>
        <w:rPr>
          <w:lang w:val="en-US"/>
        </w:rPr>
        <w:t xml:space="preserve"> are addressed</w:t>
      </w:r>
      <w:r w:rsidR="000D3026" w:rsidRPr="000D3026">
        <w:rPr>
          <w:lang w:val="en-US"/>
        </w:rPr>
        <w:t>.</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973EA28"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880393">
        <w:rPr>
          <w:rFonts w:eastAsia="Times New Roman" w:cs="Arial"/>
          <w:szCs w:val="24"/>
          <w:lang w:val="en-US" w:eastAsia="de-DE"/>
        </w:rPr>
        <w:instrText xml:space="preserve"> ADDIN ZOTERO_ITEM CSL_CITATION {"citationID":"A45rGzBv","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5E2A699"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Within its defined scope, the research design utilizes acceptability judgment tasks. However, this method inherently presents limitations. Participant responses may be influenced by individual linguistic competence, 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xml:space="preserve">, such as </w:t>
      </w:r>
      <w:r w:rsidR="00A61CE4" w:rsidRPr="00A61CE4">
        <w:rPr>
          <w:lang w:val="en-US"/>
        </w:rPr>
        <w:lastRenderedPageBreak/>
        <w:t>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11" w:name="_Toc143514953"/>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11"/>
    </w:p>
    <w:p w14:paraId="5CEE4762" w14:textId="7645696D" w:rsidR="00F23364" w:rsidRPr="00F23364" w:rsidRDefault="001307FC" w:rsidP="00B37C44">
      <w:pPr>
        <w:suppressLineNumbers/>
        <w:spacing w:after="0" w:line="360" w:lineRule="auto"/>
        <w:jc w:val="both"/>
        <w:rPr>
          <w:lang w:val="en-US"/>
        </w:rPr>
      </w:pPr>
      <w:r>
        <w:rPr>
          <w:lang w:val="en-US"/>
        </w:rPr>
        <w:t>In this chapter</w:t>
      </w:r>
      <w:commentRangeStart w:id="12"/>
      <w:r w:rsidR="00B37C44" w:rsidRPr="00CF4870">
        <w:rPr>
          <w:lang w:val="en-US"/>
        </w:rPr>
        <w:t>, the fragment theory is explained, encompassing its linguistic foundations</w:t>
      </w:r>
      <w:r w:rsidR="00B37C44">
        <w:rPr>
          <w:lang w:val="en-US"/>
        </w:rPr>
        <w:t>. Moreover,</w:t>
      </w:r>
      <w:r w:rsidR="00B34637">
        <w:rPr>
          <w:lang w:val="en-US"/>
        </w:rPr>
        <w:t xml:space="preserve"> </w:t>
      </w:r>
      <w:r w:rsidR="00F23364" w:rsidRPr="00F23364">
        <w:rPr>
          <w:lang w:val="en-US"/>
        </w:rPr>
        <w:t>the methodological approach of acceptability judgment tasks</w:t>
      </w:r>
      <w:r>
        <w:rPr>
          <w:lang w:val="en-US"/>
        </w:rPr>
        <w:t xml:space="preserve"> is discussed</w:t>
      </w:r>
      <w:r w:rsidR="00F23364" w:rsidRPr="00F23364">
        <w:rPr>
          <w:lang w:val="en-US"/>
        </w:rPr>
        <w:t xml:space="preserve">. </w:t>
      </w:r>
      <w:r w:rsidR="00B37C44">
        <w:rPr>
          <w:lang w:val="en-US"/>
        </w:rPr>
        <w:t>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commentRangeEnd w:id="12"/>
      <w:r w:rsidR="00B37C44">
        <w:rPr>
          <w:rStyle w:val="Kommentarzeichen"/>
        </w:rPr>
        <w:commentReference w:id="12"/>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13" w:name="_Toc143514954"/>
      <w:r>
        <w:t>2.</w:t>
      </w:r>
      <w:r w:rsidR="00B740EC">
        <w:t>1</w:t>
      </w:r>
      <w:r>
        <w:t xml:space="preserve"> </w:t>
      </w:r>
      <w:r w:rsidR="00E75ED2" w:rsidRPr="00F818EF">
        <w:t>Fragment</w:t>
      </w:r>
      <w:r w:rsidR="00D35B6C" w:rsidRPr="00F818EF">
        <w:t xml:space="preserve"> theory and its linguistic foundations</w:t>
      </w:r>
      <w:bookmarkEnd w:id="13"/>
    </w:p>
    <w:p w14:paraId="2B713924" w14:textId="09247566" w:rsidR="00C1447F" w:rsidRDefault="006A61C1" w:rsidP="0048317F">
      <w:pPr>
        <w:suppressLineNumbers/>
        <w:spacing w:after="0" w:line="360" w:lineRule="auto"/>
        <w:jc w:val="both"/>
        <w:rPr>
          <w:rFonts w:cs="Arial"/>
          <w:szCs w:val="24"/>
          <w:lang w:val="en-US"/>
        </w:rPr>
      </w:pPr>
      <w:r>
        <w:rPr>
          <w:rFonts w:cs="Arial"/>
          <w:szCs w:val="24"/>
          <w:lang w:val="en-US"/>
        </w:rPr>
        <w:t>In a general sense,</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74FA2419"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880393">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61A006D8" w:rsidR="008A2820" w:rsidRDefault="00C1447F" w:rsidP="00C1447F">
      <w:pPr>
        <w:suppressLineNumbers/>
        <w:spacing w:after="0" w:line="360" w:lineRule="auto"/>
        <w:jc w:val="both"/>
        <w:rPr>
          <w:rFonts w:cs="Arial"/>
          <w:szCs w:val="24"/>
          <w:lang w:val="en-US"/>
        </w:rPr>
      </w:pPr>
      <w:r>
        <w:rPr>
          <w:rFonts w:cs="Arial"/>
          <w:szCs w:val="24"/>
          <w:lang w:val="en-US"/>
        </w:rPr>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AEVLcd8I","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w:t>
      </w:r>
    </w:p>
    <w:p w14:paraId="1D1DDF24" w14:textId="47DB07BB"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950DFE">
        <w:rPr>
          <w:rFonts w:cs="Arial"/>
          <w:szCs w:val="24"/>
          <w:lang w:val="en-US"/>
        </w:rPr>
        <w:instrText xml:space="preserve"> ADDIN ZOTERO_ITEM CSL_CITATION {"citationID":"Kphv5vIJ","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theory is adopted, according to which fragments move to the clause-peripheral position and that </w:t>
      </w:r>
      <w:r>
        <w:rPr>
          <w:rFonts w:cs="Arial"/>
          <w:szCs w:val="24"/>
          <w:lang w:val="en-US"/>
        </w:rPr>
        <w:lastRenderedPageBreak/>
        <w:t>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r w:rsidR="0048317F">
        <w:rPr>
          <w:rFonts w:cs="Arial"/>
          <w:szCs w:val="24"/>
          <w:lang w:val="en-US"/>
        </w:rPr>
        <w:t>Similar to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14" w:name="_Toc143514955"/>
      <w:r>
        <w:t>2.</w:t>
      </w:r>
      <w:r w:rsidR="00B740EC">
        <w:t>2</w:t>
      </w:r>
      <w:r>
        <w:t xml:space="preserve"> Contrastive </w:t>
      </w:r>
      <w:r w:rsidR="00A2533A">
        <w:t>f</w:t>
      </w:r>
      <w:r>
        <w:t>ocus</w:t>
      </w:r>
      <w:bookmarkEnd w:id="14"/>
    </w:p>
    <w:p w14:paraId="13860B74" w14:textId="66001452"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contrastive focus.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lastRenderedPageBreak/>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2BE0F21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3F5F84F8"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1</w:t>
      </w:r>
      <w:r w:rsidR="00FF1A1E">
        <w:rPr>
          <w:rFonts w:cs="Arial"/>
          <w:szCs w:val="24"/>
          <w:lang w:val="en-US"/>
        </w:rPr>
        <w:t xml:space="preserve">. </w:t>
      </w:r>
    </w:p>
    <w:p w14:paraId="1177882C" w14:textId="4C44CF21"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are a specific type of fragments. Contrary to other fragments, contrastive fragments include “an explicit relation of contrast between the elliptical remnant and its correlate in the antecedent 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emphasis omitted). In the dialogue in (</w:t>
      </w:r>
      <w:r w:rsidR="00D34E9B">
        <w:rPr>
          <w:rFonts w:cs="Arial"/>
          <w:szCs w:val="24"/>
          <w:lang w:val="en-US"/>
        </w:rPr>
        <w:t>8</w:t>
      </w:r>
      <w:r w:rsidR="009D05DF">
        <w:rPr>
          <w:rFonts w:cs="Arial"/>
          <w:szCs w:val="24"/>
          <w:lang w:val="en-US"/>
        </w:rPr>
        <w:t xml:space="preserve">), this is illustrated by 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9D05DF">
        <w:rPr>
          <w:rFonts w:cs="Arial"/>
          <w:szCs w:val="24"/>
          <w:lang w:val="en-US"/>
        </w:rPr>
        <w:t xml:space="preserve">, as these words denote contrasting referents. Therefore, contrastive fragments can </w:t>
      </w:r>
      <w:r w:rsidR="009D05DF">
        <w:rPr>
          <w:rFonts w:cs="Arial"/>
          <w:szCs w:val="24"/>
          <w:lang w:val="en-US"/>
        </w:rPr>
        <w:lastRenderedPageBreak/>
        <w:t>be used for corrections and always includ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5956747"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834EC3">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ToBI-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15" w:name="_Toc143514956"/>
      <w:r>
        <w:t>2.</w:t>
      </w:r>
      <w:r w:rsidR="00B740EC">
        <w:t>3</w:t>
      </w:r>
      <w:r>
        <w:t xml:space="preserve"> The comprehension</w:t>
      </w:r>
      <w:r w:rsidR="00BE0E8D">
        <w:t xml:space="preserve"> of fragmentary answers</w:t>
      </w:r>
      <w:bookmarkEnd w:id="15"/>
    </w:p>
    <w:p w14:paraId="5E5E8428" w14:textId="42070A2C"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I discuss to what extent emphasis and </w:t>
      </w:r>
      <w:r w:rsidR="00E1176D">
        <w:rPr>
          <w:lang w:val="en-US"/>
        </w:rPr>
        <w:t>semantics</w:t>
      </w:r>
      <w:r w:rsidR="00BE0E8D">
        <w:rPr>
          <w:lang w:val="en-US"/>
        </w:rPr>
        <w:t xml:space="preserve"> play a role in said process. </w:t>
      </w:r>
    </w:p>
    <w:p w14:paraId="1D619400" w14:textId="1449CB6C"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w:t>
      </w:r>
      <w:r>
        <w:rPr>
          <w:lang w:val="en-US"/>
        </w:rPr>
        <w:lastRenderedPageBreak/>
        <w:t xml:space="preserve">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 xml:space="preserve">must finish the following three basic tasks.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09326217"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eterminer phrases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r w:rsidR="00FE47B8" w:rsidRPr="00FE47B8">
        <w:rPr>
          <w:rFonts w:cs="Arial"/>
          <w:lang w:val="en-US"/>
        </w:rPr>
        <w:t>Rasekhi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w:t>
      </w:r>
      <w:r>
        <w:rPr>
          <w:lang w:val="en-US"/>
        </w:rPr>
        <w:lastRenderedPageBreak/>
        <w:t xml:space="preserv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024D7E7C"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commentRangeStart w:id="16"/>
      <w:r w:rsidR="00672F4A">
        <w:rPr>
          <w:lang w:val="en-US"/>
        </w:rPr>
        <w:t>Black et al. 1985</w:t>
      </w:r>
      <w:commentRangeEnd w:id="16"/>
      <w:r w:rsidR="00672F4A">
        <w:rPr>
          <w:rStyle w:val="Kommentarzeichen"/>
        </w:rPr>
        <w:commentReference w:id="16"/>
      </w:r>
      <w:r w:rsidR="00672F4A">
        <w:rPr>
          <w:lang w:val="en-US"/>
        </w:rPr>
        <w:t xml:space="preserve">). </w:t>
      </w:r>
    </w:p>
    <w:p w14:paraId="3BCFCC6A" w14:textId="3F262DA5" w:rsidR="00317389" w:rsidRDefault="00886650" w:rsidP="00BA4304">
      <w:pPr>
        <w:suppressLineNumbers/>
        <w:spacing w:after="0" w:line="360" w:lineRule="auto"/>
        <w:jc w:val="both"/>
        <w:rPr>
          <w:lang w:val="en-US"/>
        </w:rPr>
      </w:pPr>
      <w:r>
        <w:rPr>
          <w:lang w:val="en-US"/>
        </w:rPr>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w:t>
      </w:r>
      <w:r w:rsidR="00317389" w:rsidRPr="00317389">
        <w:rPr>
          <w:lang w:val="en-US"/>
        </w:rPr>
        <w:lastRenderedPageBreak/>
        <w:t xml:space="preserve">even during silent reading </w:t>
      </w:r>
      <w:r w:rsidR="00317389">
        <w:rPr>
          <w:lang w:val="en-US"/>
        </w:rPr>
        <w:t>(cf.</w:t>
      </w:r>
      <w:r w:rsidR="00317389" w:rsidRPr="00317389">
        <w:rPr>
          <w:lang w:val="en-US"/>
        </w:rPr>
        <w:t xml:space="preserve"> Rasekhi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834EC3">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0CD3895C" w14:textId="1F8F37CF" w:rsidR="007C38D0" w:rsidRPr="007C38D0" w:rsidRDefault="007C38D0" w:rsidP="008D58CF">
      <w:pPr>
        <w:suppressLineNumbers/>
        <w:spacing w:after="0" w:line="360" w:lineRule="auto"/>
        <w:jc w:val="both"/>
        <w:rPr>
          <w:rFonts w:cs="Arial"/>
          <w:szCs w:val="24"/>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grammatical encoding of subject-verb agreement </w:t>
      </w:r>
      <w:r w:rsidR="00A73EF7">
        <w:rPr>
          <w:lang w:val="en-US"/>
        </w:rPr>
        <w:fldChar w:fldCharType="begin"/>
      </w:r>
      <w:r w:rsidR="00834EC3">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Franck et al., 2003)</w:t>
      </w:r>
      <w:r w:rsidR="00A73EF7">
        <w:rPr>
          <w:lang w:val="en-US"/>
        </w:rPr>
        <w:fldChar w:fldCharType="end"/>
      </w:r>
      <w:r w:rsidR="00451181">
        <w:rPr>
          <w:lang w:val="en-US"/>
        </w:rPr>
        <w:t xml:space="preserve">, lexical access </w:t>
      </w:r>
      <w:r w:rsidR="00A73EF7">
        <w:rPr>
          <w:lang w:val="en-US"/>
        </w:rPr>
        <w:fldChar w:fldCharType="begin"/>
      </w:r>
      <w:r w:rsidR="00834EC3">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834EC3">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article-journal","container-title":"Proceedings of the NAACL HLT 2010 Fifth Workshop on Innovative Use of NLP for Building Educational Applications","language":"en","source":"Zotero","title":"Enhancing Authentic Web Pages for Language Learners","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commentRangeStart w:id="17"/>
      <w:r w:rsidR="00A216B5">
        <w:rPr>
          <w:lang w:val="en-US"/>
        </w:rPr>
        <w:t>However, the role of orthographic marking on the comprehension of ellipsis has not been studied so far.</w:t>
      </w:r>
      <w:commentRangeEnd w:id="17"/>
      <w:r w:rsidR="00CF4B2A">
        <w:rPr>
          <w:rStyle w:val="Kommentarzeichen"/>
        </w:rPr>
        <w:commentReference w:id="17"/>
      </w:r>
    </w:p>
    <w:p w14:paraId="2A750F65" w14:textId="18695AE6" w:rsidR="009B6F8C" w:rsidRDefault="007C38D0" w:rsidP="00CF4B2A">
      <w:pPr>
        <w:suppressLineNumbers/>
        <w:spacing w:after="0" w:line="360" w:lineRule="auto"/>
        <w:jc w:val="both"/>
        <w:rPr>
          <w:rFonts w:cs="Arial"/>
          <w:szCs w:val="24"/>
          <w:lang w:val="en-US"/>
        </w:rPr>
      </w:pPr>
      <w:r>
        <w:rPr>
          <w:rFonts w:cs="Arial"/>
          <w:szCs w:val="24"/>
          <w:lang w:val="en-US"/>
        </w:rPr>
        <w:tab/>
      </w:r>
      <w:r w:rsidR="009C6488">
        <w:rPr>
          <w:rFonts w:cs="Arial"/>
          <w:szCs w:val="24"/>
          <w:lang w:val="en-US"/>
        </w:rPr>
        <w:t>Moreover, 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hypothesize significant differences comparing 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lastRenderedPageBreak/>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54842A27" w:rsidR="00C20302" w:rsidRDefault="00807D5F" w:rsidP="00841C0C">
      <w:pPr>
        <w:spacing w:after="0" w:line="360" w:lineRule="auto"/>
        <w:jc w:val="both"/>
        <w:rPr>
          <w:lang w:val="en-US"/>
        </w:rPr>
      </w:pPr>
      <w:r>
        <w:rPr>
          <w:rFonts w:cs="Arial"/>
          <w:lang w:val="en-US"/>
        </w:rPr>
        <w:tab/>
        <w:t>Words in language can be divided by their meaning. While lexical words consist of content words such as nouns, verbs, and adjectives, function words are a closed group, have grammatical meaning, and include, for example, articles, prepositions, and pronouns (</w:t>
      </w:r>
      <w:commentRangeStart w:id="18"/>
      <w:r w:rsidRPr="00807D5F">
        <w:rPr>
          <w:lang w:val="en-US"/>
        </w:rPr>
        <w:t>Biber</w:t>
      </w:r>
      <w:r w:rsidR="00C20302">
        <w:rPr>
          <w:lang w:val="en-US"/>
        </w:rPr>
        <w:t xml:space="preserve"> et al. 1999</w:t>
      </w:r>
      <w:commentRangeEnd w:id="18"/>
      <w:r w:rsidR="00C20302">
        <w:rPr>
          <w:rStyle w:val="Kommentarzeichen"/>
        </w:rPr>
        <w:commentReference w:id="18"/>
      </w:r>
      <w:r w:rsidRPr="00807D5F">
        <w:rPr>
          <w:lang w:val="en-US"/>
        </w:rPr>
        <w:t>).</w:t>
      </w:r>
      <w:r w:rsidR="0046082C">
        <w:rPr>
          <w:lang w:val="en-US"/>
        </w:rPr>
        <w:t xml:space="preserve"> </w:t>
      </w:r>
      <w:r w:rsidR="002E1E94">
        <w:rPr>
          <w:rFonts w:cs="Arial"/>
          <w:lang w:val="en-US"/>
        </w:rPr>
        <w:t>A</w:t>
      </w:r>
      <w:r w:rsidR="00C20302">
        <w:rPr>
          <w:rFonts w:cs="Arial"/>
          <w:lang w:val="en-US"/>
        </w:rPr>
        <w:t xml:space="preserve"> number of studies have shown that lexical words often play a more crucial role in understanding messages. This can be seen in reading as well as in spoken language. </w:t>
      </w:r>
      <w:r w:rsidR="00841C0C">
        <w:rPr>
          <w:rFonts w:cs="Arial"/>
          <w:lang w:val="en-US"/>
        </w:rPr>
        <w:t xml:space="preserve">In an eye-movement study, </w:t>
      </w:r>
      <w:commentRangeStart w:id="19"/>
      <w:r w:rsidR="00841C0C">
        <w:rPr>
          <w:rFonts w:cs="Arial"/>
          <w:lang w:val="en-US"/>
        </w:rPr>
        <w:t xml:space="preserve">Roussel et al. (2018) </w:t>
      </w:r>
      <w:commentRangeEnd w:id="19"/>
      <w:r w:rsidR="008E7C3F">
        <w:rPr>
          <w:rStyle w:val="Kommentarzeichen"/>
        </w:rPr>
        <w:commentReference w:id="19"/>
      </w:r>
      <w:r w:rsidR="00841C0C">
        <w:rPr>
          <w:rFonts w:cs="Arial"/>
          <w:lang w:val="en-US"/>
        </w:rPr>
        <w:t>found that function word</w:t>
      </w:r>
      <w:r w:rsidR="00C20302">
        <w:rPr>
          <w:rFonts w:cs="Arial"/>
          <w:lang w:val="en-US"/>
        </w:rPr>
        <w:t xml:space="preserve">s </w:t>
      </w:r>
      <w:r w:rsidR="00841C0C">
        <w:rPr>
          <w:rFonts w:cs="Arial"/>
          <w:lang w:val="en-US"/>
        </w:rPr>
        <w:t>are more likely to be eluded than lexical words and that function words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834EC3">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In the context of this current investigation, participants will be exposed to conversations containing both lexical and functional fragments, with the 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AC5D5AD" w:rsidR="000C531E" w:rsidRDefault="000C531E" w:rsidP="000C531E">
      <w:pPr>
        <w:pStyle w:val="berschrift2"/>
      </w:pPr>
      <w:bookmarkStart w:id="20" w:name="_Toc143514957"/>
      <w:r>
        <w:t>2.</w:t>
      </w:r>
      <w:r w:rsidR="00B740EC">
        <w:t>4</w:t>
      </w:r>
      <w:r>
        <w:t xml:space="preserve"> </w:t>
      </w:r>
      <w:commentRangeStart w:id="21"/>
      <w:r>
        <w:t>Acceptability judgment tasks (AJTs) in linguistics</w:t>
      </w:r>
      <w:commentRangeEnd w:id="21"/>
      <w:r w:rsidR="005F5B97">
        <w:rPr>
          <w:rStyle w:val="Kommentarzeichen"/>
          <w:rFonts w:eastAsiaTheme="minorHAnsi" w:cstheme="minorBidi"/>
          <w:lang w:val="de-DE"/>
        </w:rPr>
        <w:commentReference w:id="21"/>
      </w:r>
      <w:bookmarkEnd w:id="20"/>
    </w:p>
    <w:p w14:paraId="42EA1270" w14:textId="366A8B8F" w:rsidR="000C531E" w:rsidRPr="00237D8A" w:rsidRDefault="004457E9" w:rsidP="004457E9">
      <w:pPr>
        <w:suppressLineNumbers/>
        <w:spacing w:after="0" w:line="360" w:lineRule="auto"/>
        <w:jc w:val="both"/>
        <w:rPr>
          <w:lang w:val="en-US"/>
        </w:rPr>
      </w:pPr>
      <w:r>
        <w:rPr>
          <w:lang w:val="en-US"/>
        </w:rPr>
        <w:t>M</w:t>
      </w:r>
      <w:r w:rsidR="000C531E" w:rsidRPr="00237D8A">
        <w:rPr>
          <w:lang w:val="en-US"/>
        </w:rPr>
        <w:t>ore than 60 years ago, a</w:t>
      </w:r>
      <w:r w:rsidR="000C531E">
        <w:rPr>
          <w:lang w:val="en-US"/>
        </w:rPr>
        <w:t xml:space="preserve">cceptability judgments were initially suggested as a substitute for assessing grammaticalness of syntactic theories. </w:t>
      </w:r>
      <w:commentRangeStart w:id="22"/>
      <w:commentRangeStart w:id="23"/>
      <w:commentRangeStart w:id="24"/>
      <w:r w:rsidR="000C531E">
        <w:rPr>
          <w:lang w:val="en-US"/>
        </w:rPr>
        <w:t xml:space="preserve">Chomsky (1957) </w:t>
      </w:r>
      <w:commentRangeEnd w:id="22"/>
      <w:r w:rsidR="000C531E">
        <w:rPr>
          <w:rStyle w:val="Kommentarzeichen"/>
        </w:rPr>
        <w:commentReference w:id="22"/>
      </w:r>
      <w:commentRangeEnd w:id="23"/>
      <w:r w:rsidR="000C531E">
        <w:rPr>
          <w:rStyle w:val="Kommentarzeichen"/>
        </w:rPr>
        <w:commentReference w:id="23"/>
      </w:r>
      <w:commentRangeEnd w:id="24"/>
      <w:r w:rsidR="000C531E">
        <w:rPr>
          <w:rStyle w:val="Kommentarzeichen"/>
        </w:rPr>
        <w:commentReference w:id="24"/>
      </w:r>
      <w:r w:rsidR="000C531E">
        <w:rPr>
          <w:lang w:val="en-US"/>
        </w:rPr>
        <w:t xml:space="preserve">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7D3065C9" w:rsidR="000C531E" w:rsidRPr="00970855" w:rsidRDefault="000C531E" w:rsidP="000C531E">
      <w:pPr>
        <w:suppressLineNumbers/>
        <w:spacing w:after="0" w:line="360" w:lineRule="auto"/>
        <w:jc w:val="both"/>
        <w:rPr>
          <w:lang w:val="en-US"/>
        </w:rPr>
      </w:pPr>
      <w:r w:rsidRPr="00237D8A">
        <w:rPr>
          <w:lang w:val="en-US"/>
        </w:rPr>
        <w:tab/>
      </w:r>
      <w:r>
        <w:rPr>
          <w:lang w:val="en-US"/>
        </w:rPr>
        <w:t xml:space="preserve">Although AJTs are conducted to investigate the syntactic structures of a language, the term </w:t>
      </w:r>
      <w:r>
        <w:rPr>
          <w:i/>
          <w:lang w:val="en-US"/>
        </w:rPr>
        <w:t xml:space="preserve">grammaticality judgment </w:t>
      </w:r>
      <w:r>
        <w:rPr>
          <w:lang w:val="en-US"/>
        </w:rPr>
        <w:t xml:space="preserve">is misleading, as it assumes that participants have the ability to access their implicit knowledge about language. Instead, the term </w:t>
      </w:r>
      <w:r>
        <w:rPr>
          <w:i/>
          <w:lang w:val="en-US"/>
        </w:rPr>
        <w:t xml:space="preserve">AJT </w:t>
      </w:r>
      <w:r>
        <w:rPr>
          <w:lang w:val="en-US"/>
        </w:rPr>
        <w:t xml:space="preserve">is used to clarify that based on the acceptability of certain structures, on can gain insights about the grammaticality of the respective syntactic patterns </w:t>
      </w:r>
      <w:r w:rsidR="00F30CA5">
        <w:rPr>
          <w:lang w:val="en-US"/>
        </w:rPr>
        <w:fldChar w:fldCharType="begin"/>
      </w:r>
      <w:r w:rsidR="00933C16">
        <w:rPr>
          <w:lang w:val="en-US"/>
        </w:rPr>
        <w:instrText xml:space="preserve"> ADDIN ZOTERO_ITEM CSL_CITATION {"citationID":"jguiMjkU","properties":{"formattedCitation":"(Sch\\uc0\\u252{}tze, 2016; Sprouse et al., 2013)","plainCitation":"(Schütze, 2016; Sprouse et al., 2013)","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933C16">
        <w:rPr>
          <w:lang w:val="en-US"/>
        </w:rPr>
        <w:t xml:space="preserve">Instead, </w:t>
      </w:r>
      <w:r w:rsidR="00AB49BB">
        <w:rPr>
          <w:lang w:val="en-US"/>
        </w:rPr>
        <w:t xml:space="preserve">in the present study, </w:t>
      </w:r>
      <w:r w:rsidR="00933C16">
        <w:rPr>
          <w:lang w:val="en-US"/>
        </w:rPr>
        <w:t xml:space="preserve">participants </w:t>
      </w:r>
      <w:r w:rsidR="00AB49BB">
        <w:rPr>
          <w:lang w:val="en-US"/>
        </w:rPr>
        <w:t xml:space="preserve">were asked </w:t>
      </w:r>
      <w:r w:rsidR="00933C16">
        <w:rPr>
          <w:lang w:val="en-US"/>
        </w:rPr>
        <w:t xml:space="preserve">to rate in their acceptability. That is, how natural the sentence sounds to them. </w:t>
      </w:r>
    </w:p>
    <w:p w14:paraId="233F3A7E" w14:textId="30160EA3" w:rsidR="000C531E" w:rsidRDefault="000C531E" w:rsidP="000C531E">
      <w:pPr>
        <w:suppressLineNumbers/>
        <w:spacing w:after="0" w:line="360" w:lineRule="auto"/>
        <w:ind w:firstLine="567"/>
        <w:jc w:val="both"/>
        <w:rPr>
          <w:lang w:val="en-US"/>
        </w:rPr>
      </w:pPr>
      <w:r>
        <w:rPr>
          <w:lang w:val="en-US"/>
        </w:rPr>
        <w:t xml:space="preserve">In the following, the term </w:t>
      </w:r>
      <w:r>
        <w:rPr>
          <w:i/>
          <w:lang w:val="en-US"/>
        </w:rPr>
        <w:t xml:space="preserve">informal method </w:t>
      </w:r>
      <w:r>
        <w:rPr>
          <w:lang w:val="en-US"/>
        </w:rPr>
        <w:t xml:space="preserve">refers to AJTs that were conducted with a low number of participants and that are associated with scale biases, judgment errors, etc. In contrast, the term </w:t>
      </w:r>
      <w:r>
        <w:rPr>
          <w:i/>
          <w:lang w:val="en-US"/>
        </w:rPr>
        <w:t xml:space="preserve">formal method </w:t>
      </w:r>
      <w:r>
        <w:rPr>
          <w:lang w:val="en-US"/>
        </w:rPr>
        <w:t>is used to describe AJTS, adhering to experimental standards, i.e., a common rating scale, a sufficient number of participants, etc.</w:t>
      </w:r>
      <w:r w:rsidR="004E4C3A">
        <w:rPr>
          <w:lang w:val="en-US"/>
        </w:rPr>
        <w:t xml:space="preserve">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Pr>
          <w:lang w:val="en-US"/>
        </w:rPr>
        <w:t xml:space="preserve">. As the present study uses a 7-point Likert scale, the comparison of different AJTs only considers informal methods on the one hand and Likert scales as formal method on the other hand, leaving out other formals methods such as magnitude estimation, two-alternative forced-choice, etc. For a description of each method and an in-depth analysis of what methods are appropriate to conduct acceptability judgment, the reader is referred to </w:t>
      </w:r>
      <w:r w:rsidR="00AE51F6">
        <w:rPr>
          <w:lang w:val="en-US"/>
        </w:rPr>
        <w:fldChar w:fldCharType="begin"/>
      </w:r>
      <w:r w:rsidR="00834EC3">
        <w:rPr>
          <w:lang w:val="en-US"/>
        </w:rPr>
        <w:instrText xml:space="preserve"> ADDIN ZOTERO_ITEM CSL_CITATION {"citationID":"QJwD9k9X","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AE51F6">
        <w:rPr>
          <w:lang w:val="en-US"/>
        </w:rPr>
        <w:fldChar w:fldCharType="separate"/>
      </w:r>
      <w:r w:rsidR="00AE51F6" w:rsidRPr="00AE51F6">
        <w:rPr>
          <w:rFonts w:cs="Arial"/>
          <w:lang w:val="en-US"/>
        </w:rPr>
        <w:t>Sprouse et al. (2013)</w:t>
      </w:r>
      <w:r w:rsidR="00AE51F6">
        <w:rPr>
          <w:lang w:val="en-US"/>
        </w:rPr>
        <w:fldChar w:fldCharType="end"/>
      </w:r>
      <w:r>
        <w:rPr>
          <w:lang w:val="en-US"/>
        </w:rPr>
        <w:t xml:space="preserve">. </w:t>
      </w:r>
      <w:r w:rsidRPr="0039182F">
        <w:rPr>
          <w:lang w:val="en-US"/>
        </w:rPr>
        <w:t>The study opted for a multi-point scale</w:t>
      </w:r>
      <w:r>
        <w:rPr>
          <w:lang w:val="en-US"/>
        </w:rPr>
        <w:t xml:space="preserve">, as </w:t>
      </w:r>
      <w:r w:rsidRPr="0039182F">
        <w:rPr>
          <w:lang w:val="en-US"/>
        </w:rPr>
        <w:t>it allows for statistical analysis of the judgments</w:t>
      </w:r>
      <w:r>
        <w:rPr>
          <w:lang w:val="en-US"/>
        </w:rPr>
        <w:t>, including</w:t>
      </w:r>
      <w:r w:rsidRPr="0039182F">
        <w:rPr>
          <w:lang w:val="en-US"/>
        </w:rPr>
        <w:t xml:space="preserve"> includes calculating sample means, 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Pr>
          <w:lang w:val="en-US"/>
        </w:rPr>
        <w:t>.</w:t>
      </w:r>
    </w:p>
    <w:p w14:paraId="4BB3ADD8" w14:textId="37F10B33" w:rsidR="000C531E" w:rsidRDefault="000C531E" w:rsidP="000C531E">
      <w:pPr>
        <w:suppressLineNumbers/>
        <w:spacing w:after="0" w:line="360" w:lineRule="auto"/>
        <w:ind w:firstLine="567"/>
        <w:jc w:val="both"/>
        <w:rPr>
          <w:lang w:val="en-US"/>
        </w:rPr>
      </w:pPr>
      <w:r>
        <w:rPr>
          <w:lang w:val="en-US"/>
        </w:rPr>
        <w:t xml:space="preserve">The 7-point Likert scale used in the present study asked participants to rate each dialogue presented in the experiment on a scale from 1 to 7, </w:t>
      </w:r>
      <w:r>
        <w:rPr>
          <w:lang w:val="en-US"/>
        </w:rPr>
        <w:lastRenderedPageBreak/>
        <w:t xml:space="preserve">representing varying degrees of acceptability. That is, in the present experiment, 1 was labeled as </w:t>
      </w:r>
      <w:r w:rsidRPr="00F556E7">
        <w:rPr>
          <w:i/>
          <w:iCs/>
          <w:lang w:val="en-US"/>
        </w:rPr>
        <w:t xml:space="preserve">fully </w:t>
      </w:r>
      <w:r w:rsidR="003A12A8">
        <w:rPr>
          <w:i/>
          <w:iCs/>
          <w:lang w:val="en-US"/>
        </w:rPr>
        <w:t>unnatural</w:t>
      </w:r>
      <w:r>
        <w:rPr>
          <w:lang w:val="en-US"/>
        </w:rPr>
        <w:t xml:space="preserve"> and 7 as </w:t>
      </w:r>
      <w:r w:rsidRPr="00F556E7">
        <w:rPr>
          <w:i/>
          <w:iCs/>
          <w:lang w:val="en-US"/>
        </w:rPr>
        <w:t xml:space="preserve">fully </w:t>
      </w:r>
      <w:r w:rsidR="003A12A8">
        <w:rPr>
          <w:i/>
          <w:iCs/>
          <w:lang w:val="en-US"/>
        </w:rPr>
        <w:t>natural</w:t>
      </w:r>
      <w:r>
        <w:rPr>
          <w:lang w:val="en-US"/>
        </w:rPr>
        <w:t xml:space="preserve">. A 7-point scale was chosen because it allows participants to identify structures that are neither </w:t>
      </w:r>
      <w:r w:rsidR="00E74B57">
        <w:rPr>
          <w:lang w:val="en-US"/>
        </w:rPr>
        <w:t>natural</w:t>
      </w:r>
      <w:r>
        <w:rPr>
          <w:lang w:val="en-US"/>
        </w:rPr>
        <w:t xml:space="preserve"> nor </w:t>
      </w:r>
      <w:r w:rsidR="00E74B57">
        <w:rPr>
          <w:lang w:val="en-US"/>
        </w:rPr>
        <w:t>unnatural</w:t>
      </w:r>
      <w:r>
        <w:rPr>
          <w:lang w:val="en-US"/>
        </w:rPr>
        <w:t xml:space="preserve"> </w:t>
      </w:r>
      <w:r w:rsidR="003350C4">
        <w:rPr>
          <w:lang w:val="en-US"/>
        </w:rPr>
        <w:fldChar w:fldCharType="begin"/>
      </w:r>
      <w:r w:rsidR="00834EC3">
        <w:rPr>
          <w:lang w:val="en-US"/>
        </w:rPr>
        <w:instrText xml:space="preserve"> ADDIN ZOTERO_ITEM CSL_CITATION {"citationID":"ElHDH38z","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prouse et al., 2013)</w:t>
      </w:r>
      <w:r w:rsidR="003350C4">
        <w:rPr>
          <w:lang w:val="en-US"/>
        </w:rPr>
        <w:fldChar w:fldCharType="end"/>
      </w:r>
      <w:r>
        <w:rPr>
          <w:lang w:val="en-US"/>
        </w:rPr>
        <w:t>.</w:t>
      </w:r>
    </w:p>
    <w:p w14:paraId="70B9B0DC" w14:textId="19C11834" w:rsidR="00370EC7" w:rsidRPr="00370EC7" w:rsidRDefault="00370EC7" w:rsidP="000C531E">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sidR="00FF4D04">
        <w:rPr>
          <w:lang w:val="en-US"/>
        </w:rPr>
        <w:t>give</w:t>
      </w:r>
      <w:r w:rsidRPr="00370EC7">
        <w:rPr>
          <w:lang w:val="en-US"/>
        </w:rPr>
        <w:t xml:space="preserve"> their ratings.</w:t>
      </w:r>
    </w:p>
    <w:p w14:paraId="59518480" w14:textId="703BEBA8"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834EC3">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title":"“Does this make sense?”: The effect of matching guise in regional accent on grammatical acceptability judgments","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w:t>
      </w:r>
      <w:commentRangeStart w:id="25"/>
      <w:r w:rsidR="00DE53D4">
        <w:rPr>
          <w:lang w:val="en-US"/>
        </w:rPr>
        <w:t>Liu et al.</w:t>
      </w:r>
      <w:r w:rsidR="003350C4">
        <w:rPr>
          <w:lang w:val="en-US"/>
        </w:rPr>
        <w:t>,</w:t>
      </w:r>
      <w:r w:rsidR="00DE53D4">
        <w:rPr>
          <w:lang w:val="en-US"/>
        </w:rPr>
        <w:t xml:space="preserve"> 2022</w:t>
      </w:r>
      <w:commentRangeEnd w:id="25"/>
      <w:r w:rsidR="000146DB">
        <w:rPr>
          <w:rStyle w:val="Kommentarzeichen"/>
        </w:rPr>
        <w:commentReference w:id="25"/>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For an overview of the importance of emphasis in sentence comprehension, see chapter 2.5.</w:t>
      </w:r>
    </w:p>
    <w:p w14:paraId="275511B2" w14:textId="10C1BD53"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mod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77777777" w:rsidR="004405A9" w:rsidRDefault="000C531E" w:rsidP="004405A9">
      <w:pPr>
        <w:suppressLineNumbers/>
        <w:spacing w:after="0" w:line="360" w:lineRule="auto"/>
        <w:ind w:firstLine="567"/>
        <w:jc w:val="both"/>
        <w:rPr>
          <w:lang w:val="en-US"/>
        </w:rPr>
      </w:pPr>
      <w:r w:rsidRPr="002965DC">
        <w:rPr>
          <w:lang w:val="en-US"/>
        </w:rPr>
        <w:lastRenderedPageBreak/>
        <w:t>As a final aspect, the limitations of AJTs are addressed to provide a comprehensive overview of this methodology.</w:t>
      </w:r>
      <w:r>
        <w:rPr>
          <w:lang w:val="en-US"/>
        </w:rPr>
        <w:t xml:space="preserve"> First, </w:t>
      </w:r>
      <w:r w:rsidRPr="00E96477">
        <w:rPr>
          <w:rFonts w:cs="Arial"/>
          <w:bCs/>
          <w:szCs w:val="24"/>
          <w:lang w:val="en-US"/>
        </w:rPr>
        <w:t xml:space="preserve">AJTs are inherently subjective and hence, leading to a high degree of variations. However, through a sufficient number of participants,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in the present study</w:t>
      </w:r>
      <w:r w:rsidRPr="00E96477">
        <w:rPr>
          <w:rFonts w:cs="Arial"/>
          <w:bCs/>
          <w:szCs w:val="24"/>
          <w:lang w:val="en-US"/>
        </w:rPr>
        <w:t>.</w:t>
      </w:r>
      <w:r>
        <w:rPr>
          <w:rFonts w:cs="Arial"/>
          <w:bCs/>
          <w:szCs w:val="24"/>
          <w:lang w:val="en-US"/>
        </w:rPr>
        <w:t xml:space="preserve"> Second, although a 7-point Likert scale is more fine-grade than binary acceptability judgment, it still may be too general to capture the full range of variation and 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judgment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26" w:name="_Toc143514958"/>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26"/>
    </w:p>
    <w:p w14:paraId="64502609" w14:textId="4DDCDA9A"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present</w:t>
      </w:r>
      <w:r>
        <w:rPr>
          <w:lang w:val="en-US"/>
        </w:rPr>
        <w:t>s</w:t>
      </w:r>
      <w:r w:rsidRPr="00B34637">
        <w:rPr>
          <w:lang w:val="en-US"/>
        </w:rPr>
        <w:t xml:space="preserve"> an overview of </w:t>
      </w:r>
      <w:r>
        <w:rPr>
          <w:lang w:val="en-US"/>
        </w:rPr>
        <w:t>the</w:t>
      </w:r>
      <w:r w:rsidRPr="00B34637">
        <w:rPr>
          <w:lang w:val="en-US"/>
        </w:rPr>
        <w:t xml:space="preserve"> </w:t>
      </w:r>
      <w:r w:rsidR="009D533E">
        <w:rPr>
          <w:lang w:val="en-US"/>
        </w:rPr>
        <w:t xml:space="preserve">hypotheses to be investigated, the </w:t>
      </w:r>
      <w:r w:rsidRPr="00B34637">
        <w:rPr>
          <w:lang w:val="en-US"/>
        </w:rPr>
        <w:t xml:space="preserve">study design, stimuli selection, recording procedures, data collection, participant recruitment and characteristics, and data analysis methods. </w:t>
      </w:r>
      <w:r w:rsidR="009F6D42">
        <w:rPr>
          <w:lang w:val="en-US"/>
        </w:rPr>
        <w:t>I</w:t>
      </w:r>
      <w:r w:rsidRPr="00B34637">
        <w:rPr>
          <w:lang w:val="en-US"/>
        </w:rPr>
        <w:t xml:space="preserve"> discuss the rationale, procedures, and considerations involved in each aspect</w:t>
      </w:r>
      <w:r>
        <w:rPr>
          <w:lang w:val="en-US"/>
        </w:rPr>
        <w:t xml:space="preserve">. </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27" w:name="_Toc143514959"/>
      <w:r>
        <w:t>3.1 Study design</w:t>
      </w:r>
      <w:bookmarkEnd w:id="27"/>
    </w:p>
    <w:p w14:paraId="4EB75819" w14:textId="011D38E8" w:rsidR="00F23364" w:rsidRDefault="00D52096" w:rsidP="00D52096">
      <w:pPr>
        <w:suppressLineNumbers/>
        <w:spacing w:after="0" w:line="360" w:lineRule="auto"/>
        <w:jc w:val="both"/>
        <w:rPr>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Therefore, eight conditions were tested by using three binary factors.</w:t>
      </w:r>
      <w:r>
        <w:rPr>
          <w:rFonts w:cs="Arial"/>
          <w:szCs w:val="24"/>
          <w:lang w:val="en-US"/>
        </w:rPr>
        <w:t xml:space="preserve"> </w:t>
      </w:r>
      <w:r w:rsidR="005630AF">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6E27A15B" w:rsidR="0053503E" w:rsidRPr="0053503E" w:rsidRDefault="0053503E" w:rsidP="00D52096">
      <w:pPr>
        <w:suppressLineNumbers/>
        <w:spacing w:after="0" w:line="360" w:lineRule="auto"/>
        <w:jc w:val="both"/>
        <w:rPr>
          <w:lang w:val="en-US"/>
        </w:rPr>
      </w:pPr>
      <w:r>
        <w:rPr>
          <w:lang w:val="en-US"/>
        </w:rPr>
        <w:lastRenderedPageBreak/>
        <w:tab/>
        <w:t xml:space="preserve">The study design is based on two short pilot study, which was completed by a total of 18 participants. The aim of the pilot studies was to </w:t>
      </w:r>
      <w:r w:rsidRPr="0053503E">
        <w:rPr>
          <w:lang w:val="en-US"/>
        </w:rPr>
        <w:t xml:space="preserve">ascertain the clarity of instructions presented in the introductory </w:t>
      </w:r>
      <w:r w:rsidR="00712BD1">
        <w:rPr>
          <w:lang w:val="en-US"/>
        </w:rPr>
        <w:t>pages of the 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3DCF3AAC" w14:textId="2055C88E"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judgment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the inclusion of auditory stimuli allows us to captur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By presenting participants with auditory stimuli, we provide them with a more ecologically valid representation of these linguistic cues compared to written stimuli alone.</w:t>
      </w:r>
      <w:r w:rsidR="00F1436A">
        <w:rPr>
          <w:rFonts w:eastAsia="Times New Roman" w:cs="Arial"/>
          <w:szCs w:val="24"/>
          <w:lang w:val="en-US"/>
        </w:rPr>
        <w:t xml:space="preserve"> Third</w:t>
      </w:r>
      <w:r w:rsidR="00F1436A" w:rsidRPr="00C7499C">
        <w:rPr>
          <w:rFonts w:eastAsia="Times New Roman" w:cs="Arial"/>
          <w:szCs w:val="24"/>
          <w:lang w:val="en-US"/>
        </w:rPr>
        <w:t>, including written stimuli alongside auditory ones allows us to explore potential differences or convergences in acceptability judgmen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70FA68F3"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w:t>
      </w:r>
      <w:r w:rsidR="001475EE">
        <w:rPr>
          <w:rFonts w:cs="Arial"/>
          <w:szCs w:val="24"/>
          <w:lang w:val="en-US"/>
        </w:rPr>
        <w:lastRenderedPageBreak/>
        <w:t>translation is given in (15-17), while participants were only presented with only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r w:rsidRPr="003D6EA8">
        <w:rPr>
          <w:rFonts w:cs="Arial"/>
          <w:i/>
          <w:iCs/>
          <w:szCs w:val="24"/>
          <w:lang w:val="en-US"/>
        </w:rPr>
        <w:t xml:space="preserve">Fußball </w:t>
      </w:r>
      <w:r w:rsidR="001475EE" w:rsidRPr="003D6EA8">
        <w:rPr>
          <w:rFonts w:cs="Arial"/>
          <w:i/>
          <w:iCs/>
          <w:szCs w:val="24"/>
          <w:lang w:val="en-US"/>
        </w:rPr>
        <w:tab/>
      </w:r>
      <w:r w:rsidRPr="003D6EA8">
        <w:rPr>
          <w:rFonts w:cs="Arial"/>
          <w:i/>
          <w:iCs/>
          <w:szCs w:val="24"/>
          <w:lang w:val="en-US"/>
        </w:rPr>
        <w:t>gestern.</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r w:rsidR="00051871">
        <w:rPr>
          <w:rFonts w:cs="Arial"/>
          <w:szCs w:val="24"/>
          <w:lang w:val="en-US"/>
        </w:rPr>
        <w:t>by.now</w:t>
      </w:r>
      <w:r>
        <w:rPr>
          <w:rFonts w:cs="Arial"/>
          <w:szCs w:val="24"/>
          <w:lang w:val="en-US"/>
        </w:rPr>
        <w:tab/>
      </w:r>
      <w:r w:rsidR="00051871">
        <w:rPr>
          <w:rFonts w:cs="Arial"/>
          <w:szCs w:val="24"/>
          <w:lang w:val="en-US"/>
        </w:rPr>
        <w:tab/>
      </w:r>
      <w:r>
        <w:rPr>
          <w:rFonts w:cs="Arial"/>
          <w:szCs w:val="24"/>
          <w:lang w:val="en-US"/>
        </w:rPr>
        <w:t>gave.up</w:t>
      </w:r>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r w:rsidR="00AA668F">
        <w:rPr>
          <w:rFonts w:cs="Arial"/>
          <w:szCs w:val="24"/>
          <w:vertAlign w:val="superscript"/>
        </w:rPr>
        <w:t>?</w:t>
      </w:r>
      <w:r w:rsidRPr="00116BBD">
        <w:rPr>
          <w:rFonts w:cs="Arial"/>
          <w:i/>
          <w:iCs/>
          <w:szCs w:val="24"/>
        </w:rPr>
        <w:t>Nein,</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no</w:t>
      </w:r>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r w:rsidR="00AA668F">
        <w:rPr>
          <w:rFonts w:cs="Arial"/>
          <w:szCs w:val="24"/>
          <w:lang w:val="en-US"/>
        </w:rPr>
        <w:t>b</w:t>
      </w:r>
      <w:r w:rsidR="00C4388C" w:rsidRPr="00C4388C">
        <w:rPr>
          <w:rFonts w:cs="Arial"/>
          <w:i/>
          <w:iCs/>
          <w:szCs w:val="24"/>
          <w:lang w:val="en-US"/>
        </w:rPr>
        <w:t xml:space="preserve">estimmt  </w:t>
      </w:r>
      <w:r w:rsidR="00963453" w:rsidRPr="001475EE">
        <w:rPr>
          <w:rFonts w:cs="Arial"/>
          <w:i/>
          <w:iCs/>
          <w:szCs w:val="24"/>
          <w:lang w:val="en-US"/>
        </w:rPr>
        <w:t xml:space="preserve">nie </w:t>
      </w:r>
      <w:r w:rsidRPr="001475EE">
        <w:rPr>
          <w:rFonts w:cs="Arial"/>
          <w:i/>
          <w:iCs/>
          <w:szCs w:val="24"/>
          <w:lang w:val="en-US"/>
        </w:rPr>
        <w:tab/>
      </w:r>
      <w:r>
        <w:rPr>
          <w:rFonts w:cs="Arial"/>
          <w:i/>
          <w:iCs/>
          <w:szCs w:val="24"/>
          <w:lang w:val="en-US"/>
        </w:rPr>
        <w:tab/>
      </w:r>
      <w:r w:rsidR="00963453" w:rsidRPr="001475EE">
        <w:rPr>
          <w:rFonts w:cs="Arial"/>
          <w:i/>
          <w:iCs/>
          <w:szCs w:val="24"/>
          <w:lang w:val="en-US"/>
        </w:rPr>
        <w:t>werfen!</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r w:rsidR="00661562">
        <w:rPr>
          <w:rFonts w:cs="Arial"/>
          <w:iCs/>
          <w:szCs w:val="24"/>
          <w:lang w:val="en-US"/>
        </w:rPr>
        <w:t>c</w:t>
      </w:r>
      <w:r w:rsidR="00C4388C">
        <w:rPr>
          <w:rFonts w:cs="Arial"/>
          <w:iCs/>
          <w:szCs w:val="24"/>
          <w:lang w:val="en-US"/>
        </w:rPr>
        <w:t>ertainly</w:t>
      </w:r>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64937349" w:rsidR="00181E8E" w:rsidRDefault="00315AD4" w:rsidP="00181E8E">
      <w:pPr>
        <w:suppressLineNumbers/>
        <w:spacing w:after="0" w:line="360" w:lineRule="auto"/>
        <w:jc w:val="both"/>
        <w:rPr>
          <w:rFonts w:cs="Arial"/>
          <w:szCs w:val="24"/>
          <w:lang w:val="en-US"/>
        </w:rPr>
      </w:pPr>
      <w:r>
        <w:rPr>
          <w:rFonts w:cs="Arial"/>
          <w:szCs w:val="24"/>
          <w:lang w:val="en-US"/>
        </w:rPr>
        <w:t>Participants are instructed that their acceptability ratings should be based on only speaker B’s response to speaker A’s utterance. While (1</w:t>
      </w:r>
      <w:r w:rsidR="009922FD">
        <w:rPr>
          <w:rFonts w:cs="Arial"/>
          <w:szCs w:val="24"/>
          <w:lang w:val="en-US"/>
        </w:rPr>
        <w:t>5</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9922FD">
        <w:rPr>
          <w:rFonts w:cs="Arial"/>
          <w:szCs w:val="24"/>
          <w:lang w:val="en-US"/>
        </w:rPr>
        <w:t>6</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9922FD">
        <w:rPr>
          <w:rFonts w:cs="Arial"/>
          <w:szCs w:val="24"/>
          <w:lang w:val="en-US"/>
        </w:rPr>
        <w:t>7</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lastRenderedPageBreak/>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15AA6CAA" w:rsidR="00315AD4" w:rsidRDefault="00315AD4" w:rsidP="00181E8E">
      <w:pPr>
        <w:suppressLineNumbers/>
        <w:spacing w:after="0" w:line="360" w:lineRule="auto"/>
        <w:ind w:firstLine="567"/>
        <w:jc w:val="both"/>
        <w:rPr>
          <w:rFonts w:cs="Arial"/>
          <w:szCs w:val="24"/>
          <w:lang w:val="en-US"/>
        </w:rPr>
      </w:pPr>
      <w:r>
        <w:rPr>
          <w:rFonts w:cs="Arial"/>
          <w:szCs w:val="24"/>
          <w:lang w:val="en-US"/>
        </w:rPr>
        <w:t xml:space="preserve">At the end of the questionnaire, participants were asked to indicate </w:t>
      </w:r>
      <w:commentRangeStart w:id="28"/>
      <w:r>
        <w:rPr>
          <w:rFonts w:cs="Arial"/>
          <w:szCs w:val="24"/>
          <w:lang w:val="en-US"/>
        </w:rPr>
        <w:t>their age, level of education, where they grew up, and native languag</w:t>
      </w:r>
      <w:r w:rsidR="00C61DEF">
        <w:rPr>
          <w:rFonts w:cs="Arial"/>
          <w:szCs w:val="24"/>
          <w:lang w:val="en-US"/>
        </w:rPr>
        <w:t>e/dialect</w:t>
      </w:r>
      <w:commentRangeEnd w:id="28"/>
      <w:r>
        <w:rPr>
          <w:rStyle w:val="Kommentarzeichen"/>
        </w:rPr>
        <w:commentReference w:id="28"/>
      </w:r>
      <w:r>
        <w:rPr>
          <w:rFonts w:cs="Arial"/>
          <w:szCs w:val="24"/>
          <w:lang w:val="en-US"/>
        </w:rPr>
        <w:t>.</w:t>
      </w:r>
      <w:r w:rsidR="00DE53D4">
        <w:rPr>
          <w:rFonts w:cs="Arial"/>
          <w:szCs w:val="24"/>
          <w:lang w:val="en-US"/>
        </w:rPr>
        <w:t xml:space="preserve"> Completing the entire questionnaire took the participants about </w:t>
      </w:r>
      <w:commentRangeStart w:id="29"/>
      <w:r w:rsidR="00DE53D4">
        <w:rPr>
          <w:rFonts w:cs="Arial"/>
          <w:szCs w:val="24"/>
          <w:lang w:val="en-US"/>
        </w:rPr>
        <w:t xml:space="preserve">10 minutes </w:t>
      </w:r>
      <w:commentRangeEnd w:id="29"/>
      <w:r w:rsidR="00DE53D4">
        <w:rPr>
          <w:rStyle w:val="Kommentarzeichen"/>
        </w:rPr>
        <w:commentReference w:id="29"/>
      </w:r>
      <w:r w:rsidR="00DE53D4">
        <w:rPr>
          <w:rFonts w:cs="Arial"/>
          <w:szCs w:val="24"/>
          <w:lang w:val="en-US"/>
        </w:rPr>
        <w:t>approximately.</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30" w:name="_Toc143514960"/>
      <w:r>
        <w:t>3.</w:t>
      </w:r>
      <w:r w:rsidR="00D95680">
        <w:t>2</w:t>
      </w:r>
      <w:r>
        <w:t xml:space="preserve"> </w:t>
      </w:r>
      <w:r w:rsidR="00CD6298">
        <w:t xml:space="preserve">Selection of </w:t>
      </w:r>
      <w:r w:rsidR="00C421A5">
        <w:t>critical and filler items</w:t>
      </w:r>
      <w:bookmarkEnd w:id="30"/>
    </w:p>
    <w:p w14:paraId="37B69870" w14:textId="77777777"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12" w:history="1">
        <w:r w:rsidR="004A61F6" w:rsidRPr="004A61F6">
          <w:rPr>
            <w:rStyle w:val="Hyperlink"/>
            <w:color w:val="auto"/>
            <w:u w:val="none"/>
            <w:lang w:val="en-US"/>
          </w:rPr>
          <w:t>https://shorturl.at/blwGM</w:t>
        </w:r>
      </w:hyperlink>
      <w:r w:rsidR="00D4053D" w:rsidRPr="004A61F6">
        <w:rPr>
          <w:lang w:val="en-US"/>
        </w:rPr>
        <w:t>.</w:t>
      </w:r>
      <w:r w:rsidR="004A61F6" w:rsidRPr="004A61F6">
        <w:rPr>
          <w:lang w:val="en-US"/>
        </w:rPr>
        <w:t xml:space="preserve"> </w:t>
      </w:r>
    </w:p>
    <w:p w14:paraId="35E8AAB0" w14:textId="49E291C1"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9-22</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A73EF7"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A73EF7">
        <w:rPr>
          <w:rFonts w:cs="Arial"/>
          <w:iCs/>
          <w:szCs w:val="24"/>
        </w:rPr>
        <w:t xml:space="preserve">B: </w:t>
      </w:r>
      <w:r w:rsidR="00BE12F2" w:rsidRPr="00A73EF7">
        <w:rPr>
          <w:rFonts w:cs="Arial"/>
          <w:iCs/>
          <w:szCs w:val="24"/>
        </w:rPr>
        <w:tab/>
        <w:t>Nein, BIS 18 Uhr.</w:t>
      </w:r>
    </w:p>
    <w:p w14:paraId="7D0F9FE3" w14:textId="333C5692"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No, UNTIL 6pm.’</w:t>
      </w:r>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A73EF7" w:rsidRDefault="00BE12F2" w:rsidP="005F4914">
      <w:pPr>
        <w:pStyle w:val="Listenabsatz"/>
        <w:suppressLineNumbers/>
        <w:spacing w:after="0" w:line="240" w:lineRule="auto"/>
        <w:ind w:firstLine="414"/>
        <w:jc w:val="both"/>
        <w:rPr>
          <w:rFonts w:cs="Arial"/>
          <w:iCs/>
          <w:szCs w:val="24"/>
        </w:rPr>
      </w:pPr>
      <w:r w:rsidRPr="00A73EF7">
        <w:rPr>
          <w:rFonts w:cs="Arial"/>
          <w:iCs/>
          <w:szCs w:val="24"/>
        </w:rPr>
        <w:t xml:space="preserve">B: </w:t>
      </w:r>
      <w:r w:rsidRPr="00A73EF7">
        <w:rPr>
          <w:rFonts w:cs="Arial"/>
          <w:iCs/>
          <w:szCs w:val="24"/>
        </w:rPr>
        <w:tab/>
        <w:t xml:space="preserve">Nein, </w:t>
      </w:r>
      <w:r w:rsidR="00084902" w:rsidRPr="00A73EF7">
        <w:rPr>
          <w:rFonts w:cs="Arial"/>
          <w:iCs/>
          <w:szCs w:val="24"/>
        </w:rPr>
        <w:t>bis</w:t>
      </w:r>
      <w:r w:rsidRPr="00A73EF7">
        <w:rPr>
          <w:rFonts w:cs="Arial"/>
          <w:iCs/>
          <w:szCs w:val="24"/>
        </w:rPr>
        <w:t xml:space="preserve"> 18 Uhr.</w:t>
      </w:r>
    </w:p>
    <w:p w14:paraId="2C0D4EC3" w14:textId="434FDEEE"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 xml:space="preserve">‘No, </w:t>
      </w:r>
      <w:r w:rsidR="00084902" w:rsidRPr="00A73EF7">
        <w:rPr>
          <w:rFonts w:cs="Arial"/>
          <w:iCs/>
          <w:szCs w:val="24"/>
        </w:rPr>
        <w:t>until</w:t>
      </w:r>
      <w:r w:rsidRPr="00A73EF7">
        <w:rPr>
          <w:rFonts w:cs="Arial"/>
          <w:iCs/>
          <w:szCs w:val="24"/>
        </w:rPr>
        <w:t xml:space="preserve"> 6pm.’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r w:rsidR="00084902">
        <w:rPr>
          <w:rFonts w:cs="Arial"/>
          <w:szCs w:val="24"/>
          <w:lang w:val="en-US"/>
        </w:rPr>
        <w:t>Türsteher</w:t>
      </w:r>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lastRenderedPageBreak/>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5F711C65" w:rsidR="00C421A5" w:rsidRDefault="00C421A5" w:rsidP="00820231">
      <w:pPr>
        <w:suppressLineNumbers/>
        <w:spacing w:after="0" w:line="360" w:lineRule="auto"/>
        <w:jc w:val="both"/>
        <w:rPr>
          <w:rFonts w:cs="Arial"/>
          <w:szCs w:val="24"/>
          <w:lang w:val="en-US"/>
        </w:rPr>
      </w:pPr>
      <w:r>
        <w:rPr>
          <w:rFonts w:cs="Arial"/>
          <w:szCs w:val="24"/>
          <w:lang w:val="en-US"/>
        </w:rPr>
        <w:t xml:space="preserve">The stimuli in (19) and (20) include functional fragments, i.e., prepositions, while the stimuli in (21) and (22) </w:t>
      </w:r>
      <w:r w:rsidR="004B74A3">
        <w:rPr>
          <w:rFonts w:cs="Arial"/>
          <w:szCs w:val="24"/>
          <w:lang w:val="en-US"/>
        </w:rPr>
        <w:t xml:space="preserve">incorporate lexical fragments, i.e., nouns that denote human referents. Moreover, </w:t>
      </w:r>
      <w:r w:rsidR="00084902">
        <w:rPr>
          <w:rFonts w:cs="Arial"/>
          <w:szCs w:val="24"/>
          <w:lang w:val="en-US"/>
        </w:rPr>
        <w:t>the stimuli in (19) and (21) emphasize the contrasting words.</w:t>
      </w:r>
      <w:r w:rsidR="004B74A3">
        <w:rPr>
          <w:rFonts w:cs="Arial"/>
          <w:szCs w:val="24"/>
          <w:lang w:val="en-US"/>
        </w:rPr>
        <w:t xml:space="preserve"> In contrast, </w:t>
      </w:r>
      <w:r w:rsidR="00084902">
        <w:rPr>
          <w:rFonts w:cs="Arial"/>
          <w:szCs w:val="24"/>
          <w:lang w:val="en-US"/>
        </w:rPr>
        <w:t>the stimuli in (20) and (22)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r w:rsidR="005F4914">
        <w:rPr>
          <w:rFonts w:cs="Arial"/>
          <w:i/>
          <w:szCs w:val="24"/>
          <w:lang w:val="en-US"/>
        </w:rPr>
        <w:t xml:space="preserve">mit </w:t>
      </w:r>
      <w:r w:rsidR="005F4914">
        <w:rPr>
          <w:rFonts w:cs="Arial"/>
          <w:szCs w:val="24"/>
          <w:lang w:val="en-US"/>
        </w:rPr>
        <w:t xml:space="preserve">‘with’ and </w:t>
      </w:r>
      <w:r w:rsidR="005F4914">
        <w:rPr>
          <w:rFonts w:cs="Arial"/>
          <w:i/>
          <w:szCs w:val="24"/>
          <w:lang w:val="en-US"/>
        </w:rPr>
        <w:t xml:space="preserve">ohne </w:t>
      </w:r>
      <w:r w:rsidR="005F4914">
        <w:rPr>
          <w:rFonts w:cs="Arial"/>
          <w:szCs w:val="24"/>
          <w:lang w:val="en-US"/>
        </w:rPr>
        <w:t xml:space="preserve">‘without’ as well as </w:t>
      </w:r>
      <w:r w:rsidR="005F4914">
        <w:rPr>
          <w:rFonts w:cs="Arial"/>
          <w:i/>
          <w:szCs w:val="24"/>
          <w:lang w:val="en-US"/>
        </w:rPr>
        <w:t xml:space="preserve">nach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403B716" w:rsidR="00DF6B06" w:rsidRDefault="00820231" w:rsidP="00D95680">
      <w:pPr>
        <w:suppressLineNumbers/>
        <w:spacing w:after="0" w:line="360" w:lineRule="auto"/>
        <w:ind w:firstLine="567"/>
        <w:jc w:val="both"/>
        <w:rPr>
          <w:lang w:val="en-US"/>
        </w:rPr>
      </w:pPr>
      <w:commentRangeStart w:id="31"/>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an unbiased research on contrastive focus, only the indirect object, that precedes the direct object, was chosen for the contrastive focus in the </w:t>
      </w:r>
      <w:r w:rsidR="0042330B">
        <w:rPr>
          <w:lang w:val="en-US"/>
        </w:rPr>
        <w:t>allow for an unbiased research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commentRangeEnd w:id="31"/>
      <w:r w:rsidR="006630A9">
        <w:rPr>
          <w:rStyle w:val="Kommentarzeichen"/>
        </w:rPr>
        <w:commentReference w:id="31"/>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029B931E" w:rsidR="00440AF9"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w:t>
      </w:r>
      <w:r>
        <w:rPr>
          <w:lang w:val="en-US"/>
        </w:rPr>
        <w:lastRenderedPageBreak/>
        <w:t xml:space="preserve">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For an overview of stimuli with prosodical marking and stimuli with default intonation, see chapter 3.3. </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0B879791"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Pr>
          <w:lang w:val="en-US"/>
        </w:rPr>
        <w:t>22</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Pr>
          <w:lang w:val="en-US"/>
        </w:rPr>
        <w:t>23</w:t>
      </w:r>
      <w:r w:rsidR="00F23EAF">
        <w:rPr>
          <w:lang w:val="en-US"/>
        </w:rPr>
        <w:t>)</w:t>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t xml:space="preserve">Peter </w:t>
      </w:r>
      <w:r w:rsidR="00542224">
        <w:t xml:space="preserve"> </w:t>
      </w:r>
      <w:r w:rsidR="00542224">
        <w:tab/>
      </w:r>
      <w:r w:rsidR="00542224">
        <w:rPr>
          <w:smallCaps/>
        </w:rPr>
        <w:t>aux</w:t>
      </w:r>
      <w:r w:rsidR="00542224">
        <w:tab/>
        <w:t>the</w:t>
      </w:r>
      <w:r w:rsidR="00542224">
        <w:tab/>
        <w:t>Süddeutsche</w:t>
      </w:r>
      <w:r w:rsidR="00542224">
        <w:tab/>
      </w:r>
      <w:r w:rsidR="00542224">
        <w:tab/>
        <w:t>read</w:t>
      </w:r>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Peter read the Süddeutsche.’</w:t>
      </w:r>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r w:rsidR="009D1ABA">
        <w:rPr>
          <w:lang w:val="en-US"/>
        </w:rPr>
        <w:t>no</w:t>
      </w:r>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Pr="009D1ABA" w:rsidRDefault="009D1ABA" w:rsidP="00F23EAF">
      <w:pPr>
        <w:pStyle w:val="Listenabsatz"/>
        <w:suppressLineNumbers/>
        <w:spacing w:after="0" w:line="240" w:lineRule="auto"/>
        <w:jc w:val="both"/>
        <w:rPr>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36388ED1" w14:textId="56B83399" w:rsidR="00F23EAF" w:rsidRPr="00542224" w:rsidRDefault="00F23EAF" w:rsidP="00F23EAF">
      <w:pPr>
        <w:pStyle w:val="Listenabsatz"/>
        <w:suppressLineNumbers/>
        <w:spacing w:after="0" w:line="360" w:lineRule="auto"/>
        <w:jc w:val="right"/>
        <w:rPr>
          <w:lang w:val="en-US"/>
        </w:rPr>
      </w:pPr>
      <w:commentRangeStart w:id="32"/>
      <w:r w:rsidRPr="00542224">
        <w:rPr>
          <w:lang w:val="en-US"/>
        </w:rPr>
        <w:t>(own stimuli)</w:t>
      </w:r>
      <w:commentRangeEnd w:id="32"/>
      <w:r w:rsidR="00B8072C">
        <w:rPr>
          <w:rStyle w:val="Kommentarzeichen"/>
        </w:rPr>
        <w:commentReference w:id="32"/>
      </w: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r w:rsidRPr="003D6EA8">
        <w:rPr>
          <w:i/>
          <w:iCs/>
          <w:lang w:val="en-US"/>
        </w:rPr>
        <w:t>gegessen</w:t>
      </w:r>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r w:rsidR="009D1ABA" w:rsidRPr="003D6EA8">
        <w:rPr>
          <w:lang w:val="en-US"/>
        </w:rPr>
        <w:t>y</w:t>
      </w:r>
      <w:r w:rsidRPr="003D6EA8">
        <w:rPr>
          <w:lang w:val="en-US"/>
        </w:rPr>
        <w:t>es</w:t>
      </w:r>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64078033" w14:textId="1BFCCA17" w:rsidR="00F23EAF" w:rsidRPr="0099716C" w:rsidRDefault="00F23EAF" w:rsidP="00F23EAF">
      <w:pPr>
        <w:pStyle w:val="Listenabsatz"/>
        <w:suppressLineNumbers/>
        <w:spacing w:after="0" w:line="240" w:lineRule="auto"/>
        <w:jc w:val="right"/>
        <w:rPr>
          <w:lang w:val="en-US"/>
        </w:rPr>
      </w:pPr>
      <w:r w:rsidRPr="0099716C">
        <w:rPr>
          <w:lang w:val="en-US"/>
        </w:rPr>
        <w:t>(own stimuli)</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75CE5ED5"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 filler in (22) and (23)</w:t>
      </w:r>
      <w:r w:rsidRPr="001A2A65">
        <w:rPr>
          <w:lang w:val="en-US"/>
        </w:rPr>
        <w:t xml:space="preserve"> represent</w:t>
      </w:r>
      <w:r w:rsidR="00DC597F">
        <w:rPr>
          <w:lang w:val="en-US"/>
        </w:rPr>
        <w:t xml:space="preserve"> structures associated with</w:t>
      </w:r>
      <w:r w:rsidRPr="001A2A65">
        <w:rPr>
          <w:lang w:val="en-US"/>
        </w:rPr>
        <w:t xml:space="preserve"> full acceptability</w:t>
      </w:r>
      <w:r w:rsidR="0019675E">
        <w:rPr>
          <w:lang w:val="en-US"/>
        </w:rPr>
        <w:t xml:space="preserve">. The fillers in (24) and (25)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t>at.the</w:t>
      </w:r>
      <w:r w:rsidRPr="0024607C">
        <w:rPr>
          <w:lang w:val="en-US"/>
        </w:rPr>
        <w:tab/>
        <w:t>regulars‘ t</w:t>
      </w:r>
      <w:r>
        <w:rPr>
          <w:lang w:val="en-US"/>
        </w:rPr>
        <w:t>able</w:t>
      </w:r>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lastRenderedPageBreak/>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06D9B5A9" w14:textId="1D01876E" w:rsidR="00C4388C" w:rsidRPr="0024607C" w:rsidRDefault="00C4388C" w:rsidP="00C4388C">
      <w:pPr>
        <w:pStyle w:val="Listenabsatz"/>
        <w:spacing w:after="0" w:line="240" w:lineRule="auto"/>
        <w:ind w:left="1287" w:firstLine="414"/>
        <w:rPr>
          <w:lang w:val="en-US"/>
        </w:rPr>
      </w:pPr>
      <w:r>
        <w:rPr>
          <w:lang w:val="en-US"/>
        </w:rPr>
        <w:t>preference.’</w:t>
      </w:r>
    </w:p>
    <w:p w14:paraId="7EF6F8E1" w14:textId="77777777" w:rsidR="0019675E" w:rsidRPr="0024607C" w:rsidRDefault="0019675E" w:rsidP="0019675E">
      <w:pPr>
        <w:pStyle w:val="Listenabsatz"/>
        <w:suppressLineNumbers/>
        <w:spacing w:after="0" w:line="360" w:lineRule="auto"/>
        <w:jc w:val="right"/>
        <w:rPr>
          <w:lang w:val="en-US"/>
        </w:rPr>
      </w:pPr>
      <w:r w:rsidRPr="0024607C">
        <w:rPr>
          <w:lang w:val="en-US"/>
        </w:rPr>
        <w:t>(own stimuli)</w:t>
      </w:r>
      <w:commentRangeStart w:id="33"/>
      <w:commentRangeEnd w:id="33"/>
      <w:r>
        <w:rPr>
          <w:rStyle w:val="Kommentarzeichen"/>
        </w:rPr>
        <w:commentReference w:id="33"/>
      </w:r>
    </w:p>
    <w:p w14:paraId="6065AC68" w14:textId="1F8FB197" w:rsidR="0019675E"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r w:rsidRPr="003D6EA8">
        <w:rPr>
          <w:i/>
          <w:iCs/>
          <w:lang w:val="en-US"/>
        </w:rPr>
        <w:t>gemacht</w:t>
      </w:r>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52B393F9" w14:textId="77777777" w:rsidR="0019675E" w:rsidRPr="0024607C" w:rsidRDefault="0019675E" w:rsidP="0019675E">
      <w:pPr>
        <w:pStyle w:val="Listenabsatz"/>
        <w:suppressLineNumbers/>
        <w:spacing w:after="0" w:line="240" w:lineRule="auto"/>
        <w:jc w:val="right"/>
        <w:rPr>
          <w:lang w:val="en-US"/>
        </w:rPr>
      </w:pPr>
      <w:r w:rsidRPr="0024607C">
        <w:rPr>
          <w:lang w:val="en-US"/>
        </w:rPr>
        <w:t>(own stimuli)</w:t>
      </w:r>
      <w:commentRangeStart w:id="34"/>
      <w:commentRangeEnd w:id="34"/>
      <w:r>
        <w:rPr>
          <w:rStyle w:val="Kommentarzeichen"/>
        </w:rPr>
        <w:commentReference w:id="34"/>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1FEE95D3" w:rsidR="00D95680" w:rsidRDefault="001A2A65" w:rsidP="00A3689F">
      <w:pPr>
        <w:spacing w:after="0" w:line="360" w:lineRule="auto"/>
        <w:ind w:firstLine="567"/>
        <w:jc w:val="both"/>
        <w:rPr>
          <w:rFonts w:cs="Arial"/>
          <w:szCs w:val="24"/>
          <w:lang w:val="en-US"/>
        </w:rPr>
      </w:pPr>
      <w:r>
        <w:rPr>
          <w:lang w:val="en-US"/>
        </w:rPr>
        <w:t xml:space="preserve">To ensure consistency, </w:t>
      </w:r>
      <w:r w:rsidR="00140B3A">
        <w:rPr>
          <w:lang w:val="en-US"/>
        </w:rPr>
        <w:t xml:space="preserve">several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35" w:name="_Toc143514961"/>
      <w:r>
        <w:t>3.3 Recording of stimuli</w:t>
      </w:r>
      <w:bookmarkEnd w:id="35"/>
    </w:p>
    <w:p w14:paraId="1771B87E" w14:textId="467E1622" w:rsidR="00CD6298" w:rsidRPr="003746D8" w:rsidRDefault="003746D8" w:rsidP="00D95680">
      <w:pPr>
        <w:spacing w:after="0" w:line="360" w:lineRule="auto"/>
        <w:rPr>
          <w:lang w:val="en-US"/>
        </w:rPr>
      </w:pPr>
      <w:r w:rsidRPr="003746D8">
        <w:rPr>
          <w:lang w:val="en-US"/>
        </w:rPr>
        <w:t xml:space="preserve">In this </w:t>
      </w:r>
      <w:r w:rsidR="00FE1DCC">
        <w:rPr>
          <w:lang w:val="en-US"/>
        </w:rPr>
        <w:t>section</w:t>
      </w:r>
      <w:r w:rsidRPr="003746D8">
        <w:rPr>
          <w:lang w:val="en-US"/>
        </w:rPr>
        <w:t xml:space="preserve">, </w:t>
      </w:r>
      <w:r>
        <w:rPr>
          <w:lang w:val="en-US"/>
        </w:rPr>
        <w:t>I</w:t>
      </w:r>
      <w:r w:rsidRPr="003746D8">
        <w:rPr>
          <w:lang w:val="en-US"/>
        </w:rPr>
        <w:t xml:space="preserve"> delve into the critical process of recording stimuli, discussing the methodologies and considerations involved in capturing high-quality audio or visual materials for </w:t>
      </w:r>
      <w:r>
        <w:rPr>
          <w:lang w:val="en-US"/>
        </w:rPr>
        <w:t>the present</w:t>
      </w:r>
      <w:r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w:t>
      </w:r>
      <w:r w:rsidR="00696733">
        <w:rPr>
          <w:lang w:val="en-US"/>
        </w:rPr>
        <w:lastRenderedPageBreak/>
        <w:t xml:space="preserve">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any sentence indefinite times. </w:t>
      </w:r>
      <w:r w:rsidR="00BD543F">
        <w:rPr>
          <w:lang w:val="en-US"/>
        </w:rPr>
        <w:t xml:space="preserve">All sentences were recorded by condition (cf. Sederous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1BC607DB" w:rsidR="00FA0BD8" w:rsidRPr="00FA0BD8" w:rsidRDefault="00FA0BD8" w:rsidP="009B12CA">
      <w:pPr>
        <w:pStyle w:val="Beschriftung"/>
        <w:framePr w:w="7758" w:wrap="around" w:y="2"/>
        <w:rPr>
          <w:b/>
          <w:lang w:val="en-US"/>
        </w:rPr>
      </w:pPr>
      <w:bookmarkStart w:id="36" w:name="_Toc139031147"/>
      <w:bookmarkStart w:id="37" w:name="_Toc139181603"/>
      <w:bookmarkStart w:id="38" w:name="_Toc143503600"/>
      <w:r w:rsidRPr="00FA0BD8">
        <w:rPr>
          <w:lang w:val="en-US"/>
        </w:rPr>
        <w:t xml:space="preserve">Figure </w:t>
      </w:r>
      <w:r>
        <w:fldChar w:fldCharType="begin"/>
      </w:r>
      <w:r w:rsidRPr="00FA0BD8">
        <w:rPr>
          <w:lang w:val="en-US"/>
        </w:rPr>
        <w:instrText xml:space="preserve"> SEQ Figure \* ARABIC </w:instrText>
      </w:r>
      <w:r>
        <w:fldChar w:fldCharType="separate"/>
      </w:r>
      <w:r w:rsidR="00782BE2">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36"/>
      <w:bookmarkEnd w:id="37"/>
      <w:bookmarkEnd w:id="38"/>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w:t>
      </w:r>
      <w:r w:rsidR="00AA566B" w:rsidRPr="00AA566B">
        <w:rPr>
          <w:lang w:val="en-US"/>
        </w:rPr>
        <w:lastRenderedPageBreak/>
        <w:t>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200E5438" w:rsidR="00361B94" w:rsidRPr="00FA0BD8" w:rsidRDefault="00FA0BD8" w:rsidP="009B12CA">
      <w:pPr>
        <w:pStyle w:val="Beschriftung"/>
        <w:framePr w:w="7617" w:wrap="around"/>
        <w:rPr>
          <w:lang w:val="en-US"/>
        </w:rPr>
      </w:pPr>
      <w:bookmarkStart w:id="39" w:name="_Toc139031148"/>
      <w:bookmarkStart w:id="40" w:name="_Toc139181604"/>
      <w:bookmarkStart w:id="41" w:name="_Toc143503601"/>
      <w:r w:rsidRPr="00FA0BD8">
        <w:rPr>
          <w:lang w:val="en-US"/>
        </w:rPr>
        <w:t xml:space="preserve">Figure </w:t>
      </w:r>
      <w:r>
        <w:fldChar w:fldCharType="begin"/>
      </w:r>
      <w:r w:rsidRPr="00FA0BD8">
        <w:rPr>
          <w:lang w:val="en-US"/>
        </w:rPr>
        <w:instrText xml:space="preserve"> SEQ Figure \* ARABIC </w:instrText>
      </w:r>
      <w:r>
        <w:fldChar w:fldCharType="separate"/>
      </w:r>
      <w:r w:rsidR="00782BE2">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39"/>
      <w:bookmarkEnd w:id="40"/>
      <w:bookmarkEnd w:id="41"/>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r>
        <w:rPr>
          <w:i/>
          <w:lang w:val="en-US"/>
        </w:rPr>
        <w:t xml:space="preserve">Türsteher </w:t>
      </w:r>
      <w:r>
        <w:rPr>
          <w:lang w:val="en-US"/>
        </w:rPr>
        <w:t>‘bouncer’, were used for both conditions</w:t>
      </w:r>
      <w:r w:rsidR="00B23732">
        <w:rPr>
          <w:lang w:val="en-US"/>
        </w:rPr>
        <w:t>. That is, when combining the parts of speaker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r w:rsidR="00AA566B">
        <w:rPr>
          <w:i/>
          <w:lang w:val="en-US"/>
        </w:rPr>
        <w:t xml:space="preserve">Polizisten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77777777"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loudness in Praat using the plugin (</w:t>
      </w:r>
      <w:hyperlink r:id="rId15"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6" w:history="1">
        <w:r w:rsidRPr="003B2155">
          <w:rPr>
            <w:rStyle w:val="Hyperlink"/>
            <w:color w:val="auto"/>
            <w:u w:val="none"/>
            <w:lang w:val="en-US"/>
          </w:rPr>
          <w:t>https://shorturl.at/pCHM6</w:t>
        </w:r>
      </w:hyperlink>
      <w:r w:rsidRPr="003B2155">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42" w:name="_Toc143514962"/>
      <w:r>
        <w:lastRenderedPageBreak/>
        <w:t>3.</w:t>
      </w:r>
      <w:r w:rsidR="00D95680">
        <w:t>4</w:t>
      </w:r>
      <w:r>
        <w:t xml:space="preserve"> Data collection</w:t>
      </w:r>
      <w:bookmarkEnd w:id="42"/>
    </w:p>
    <w:p w14:paraId="104C2DCF" w14:textId="3967F38F"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judgments from participants</w:t>
      </w:r>
      <w:r>
        <w:rPr>
          <w:lang w:val="en-US"/>
        </w:rPr>
        <w:t>, is discussed</w:t>
      </w:r>
      <w:r w:rsidRPr="0088143E">
        <w:rPr>
          <w:lang w:val="en-US"/>
        </w:rPr>
        <w:t xml:space="preserve">. </w:t>
      </w:r>
      <w:r w:rsidR="001E0AAE">
        <w:rPr>
          <w:lang w:val="en-US"/>
        </w:rPr>
        <w:t>I will outline t</w:t>
      </w:r>
      <w:r w:rsidRPr="0088143E">
        <w:rPr>
          <w:lang w:val="en-US"/>
        </w:rPr>
        <w:t xml:space="preserve">he methods employed to obtain these judgments, including </w:t>
      </w:r>
      <w:r w:rsidR="0053503E">
        <w:rPr>
          <w:lang w:val="en-US"/>
        </w:rPr>
        <w:t xml:space="preserve">the </w:t>
      </w:r>
      <w:r w:rsidRPr="0088143E">
        <w:rPr>
          <w:lang w:val="en-US"/>
        </w:rPr>
        <w:t>experimental design and data collection procedures.</w:t>
      </w:r>
    </w:p>
    <w:p w14:paraId="55A567B5" w14:textId="1213E24F"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4841C4">
        <w:rPr>
          <w:rFonts w:eastAsia="Times New Roman" w:cs="Arial"/>
          <w:szCs w:val="24"/>
          <w:lang w:val="en-US" w:eastAsia="de-DE"/>
        </w:rPr>
        <w:t>judgemen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 xml:space="preserve">Prolific </w:t>
      </w:r>
      <w:r w:rsidR="00B8455D">
        <w:rPr>
          <w:rFonts w:eastAsia="Times New Roman" w:cs="Arial"/>
          <w:szCs w:val="24"/>
          <w:lang w:val="en-US" w:eastAsia="de-DE"/>
        </w:rPr>
        <w:t>(</w:t>
      </w:r>
      <w:commentRangeStart w:id="43"/>
      <w:r w:rsidR="00B8455D">
        <w:rPr>
          <w:rFonts w:eastAsia="Times New Roman" w:cs="Arial"/>
          <w:szCs w:val="24"/>
          <w:lang w:val="en-US" w:eastAsia="de-DE"/>
        </w:rPr>
        <w:t>cf. Prolific Academic 2019</w:t>
      </w:r>
      <w:commentRangeEnd w:id="43"/>
      <w:r w:rsidR="00B8455D">
        <w:rPr>
          <w:rStyle w:val="Kommentarzeichen"/>
        </w:rPr>
        <w:commentReference w:id="43"/>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431A3B65"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09E812A0" w:rsidR="009B3587" w:rsidRDefault="006822D3" w:rsidP="00DA25D1">
      <w:pPr>
        <w:spacing w:after="0" w:line="360" w:lineRule="auto"/>
        <w:jc w:val="both"/>
        <w:rPr>
          <w:lang w:val="en-US"/>
        </w:rPr>
      </w:pPr>
      <w:r>
        <w:rPr>
          <w:lang w:val="en-US"/>
        </w:rPr>
        <w:t>The</w:t>
      </w:r>
      <w:r w:rsidR="00DA25D1">
        <w:rPr>
          <w:lang w:val="en-US"/>
        </w:rPr>
        <w:t xml:space="preserve"> question of naturalness 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 xml:space="preserve">unconscious knowledge of the German language. Therefore, it is ensured that participants do not rate the naturalness of the </w:t>
      </w:r>
      <w:r w:rsidR="00B8455D">
        <w:rPr>
          <w:lang w:val="en-US"/>
        </w:rPr>
        <w:lastRenderedPageBreak/>
        <w:t>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ith the exception of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44" w:name="_Toc143514963"/>
      <w:r>
        <w:t>3.</w:t>
      </w:r>
      <w:r w:rsidR="00D95680">
        <w:t>5</w:t>
      </w:r>
      <w:r>
        <w:t xml:space="preserve"> </w:t>
      </w:r>
      <w:r w:rsidR="00735988">
        <w:t>Participant</w:t>
      </w:r>
      <w:r>
        <w:t xml:space="preserve"> recruitment and characteristics</w:t>
      </w:r>
      <w:bookmarkEnd w:id="44"/>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w:t>
      </w:r>
      <w:r w:rsidR="00FC624D" w:rsidRPr="00FC624D">
        <w:rPr>
          <w:lang w:val="en-US"/>
        </w:rPr>
        <w:lastRenderedPageBreak/>
        <w:t xml:space="preserve">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45" w:name="_Toc143514964"/>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45"/>
    </w:p>
    <w:p w14:paraId="7741B215" w14:textId="52B31DFF" w:rsidR="0049627B"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3F5F3446" w14:textId="77777777" w:rsidR="006518A4" w:rsidRDefault="006518A4" w:rsidP="00EB7F53">
      <w:pPr>
        <w:spacing w:after="0" w:line="360" w:lineRule="auto"/>
        <w:jc w:val="both"/>
        <w:rPr>
          <w:lang w:val="en-US"/>
        </w:rPr>
      </w:pPr>
    </w:p>
    <w:p w14:paraId="417CEDC8" w14:textId="6D43BBE0" w:rsidR="006518A4" w:rsidRPr="001345A7" w:rsidRDefault="006518A4" w:rsidP="00753701">
      <w:pPr>
        <w:pStyle w:val="berschrift2"/>
      </w:pPr>
      <w:bookmarkStart w:id="46" w:name="_Toc143514965"/>
      <w:r>
        <w:t xml:space="preserve">4.1 </w:t>
      </w:r>
      <w:r w:rsidR="00515D1E">
        <w:t xml:space="preserve">Raw data </w:t>
      </w:r>
      <w:r w:rsidR="00763067">
        <w:t>presentation</w:t>
      </w:r>
      <w:bookmarkEnd w:id="46"/>
      <w:r>
        <w:t xml:space="preserve"> </w:t>
      </w:r>
    </w:p>
    <w:p w14:paraId="08F93291" w14:textId="41F95A47" w:rsidR="0091460C" w:rsidRPr="00763067" w:rsidRDefault="0091460C" w:rsidP="006518A4">
      <w:pPr>
        <w:spacing w:after="0" w:line="360" w:lineRule="auto"/>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xml:space="preserve">. </w:t>
      </w:r>
      <w:r w:rsidR="00763067" w:rsidRPr="00763067">
        <w:rPr>
          <w:lang w:val="en-US"/>
        </w:rPr>
        <w:t>This section presents participants' responses from the questionnaire, providing an unprocessed view of the collected data.</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lastRenderedPageBreak/>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0D461BD4" w:rsidR="0091460C" w:rsidRPr="00EB7F53" w:rsidRDefault="00EB7F53" w:rsidP="00EB7F53">
      <w:pPr>
        <w:pStyle w:val="Beschriftung"/>
        <w:framePr w:wrap="around"/>
        <w:rPr>
          <w:rFonts w:cs="Arial"/>
          <w:szCs w:val="24"/>
          <w:lang w:val="en-US"/>
        </w:rPr>
      </w:pPr>
      <w:bookmarkStart w:id="47" w:name="_Toc143503602"/>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782BE2">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47"/>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8"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118F5067" w:rsidR="007E6DFD" w:rsidRPr="007E6DFD" w:rsidRDefault="007E6DFD" w:rsidP="007E6DFD">
      <w:pPr>
        <w:pStyle w:val="Beschriftung"/>
        <w:framePr w:wrap="around"/>
        <w:rPr>
          <w:lang w:val="en-US"/>
        </w:rPr>
      </w:pPr>
      <w:bookmarkStart w:id="48" w:name="_Toc143503603"/>
      <w:r w:rsidRPr="007E6DFD">
        <w:rPr>
          <w:lang w:val="en-US"/>
        </w:rPr>
        <w:t xml:space="preserve">Figure </w:t>
      </w:r>
      <w:r>
        <w:fldChar w:fldCharType="begin"/>
      </w:r>
      <w:r w:rsidRPr="007E6DFD">
        <w:rPr>
          <w:lang w:val="en-US"/>
        </w:rPr>
        <w:instrText xml:space="preserve"> SEQ Figure \* ARABIC </w:instrText>
      </w:r>
      <w:r>
        <w:fldChar w:fldCharType="separate"/>
      </w:r>
      <w:r w:rsidR="00782BE2">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48"/>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359470C0"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r w:rsidR="00C20489" w:rsidRPr="00C20489">
        <w:rPr>
          <w:lang w:val="en-US"/>
        </w:rPr>
        <w:t>the majority of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C20489">
        <w:rPr>
          <w:lang w:val="en-US"/>
        </w:rPr>
        <w:t>Nevertheless</w:t>
      </w:r>
      <w:r w:rsidR="00C20489" w:rsidRPr="00C20489">
        <w:rPr>
          <w:lang w:val="en-US"/>
        </w:rPr>
        <w:t>, when examining the impact of the investigated factor, we observe notable differentiation in participant responses, particularly for sentences that received ratings other than 7</w:t>
      </w:r>
      <w:r w:rsidR="00C20489">
        <w:rPr>
          <w:lang w:val="en-US"/>
        </w:rPr>
        <w:t xml:space="preserve"> (fully </w:t>
      </w:r>
      <w:r w:rsidR="00E74B57">
        <w:rPr>
          <w:lang w:val="en-US"/>
        </w:rPr>
        <w:t>natural</w:t>
      </w:r>
      <w:r w:rsidR="00C20489">
        <w:rPr>
          <w:lang w:val="en-US"/>
        </w:rPr>
        <w:t>).</w:t>
      </w:r>
      <w:r w:rsidR="00C20489" w:rsidRPr="00C20489">
        <w:rPr>
          <w:lang w:val="en-US"/>
        </w:rPr>
        <w:t xml:space="preserve"> This differentiation highlights the influence of the investigated factor on participants' acceptability judgments, revealing variations in how different factors affect participants' perceptions.</w:t>
      </w:r>
    </w:p>
    <w:p w14:paraId="3EC8B50F" w14:textId="77777777" w:rsidR="00515D1E" w:rsidRDefault="00515D1E" w:rsidP="00F05839">
      <w:pPr>
        <w:suppressLineNumbers/>
        <w:spacing w:after="0" w:line="360" w:lineRule="auto"/>
        <w:jc w:val="both"/>
        <w:rPr>
          <w:rFonts w:cs="Arial"/>
          <w:szCs w:val="24"/>
          <w:lang w:val="en-US"/>
        </w:rPr>
      </w:pPr>
    </w:p>
    <w:p w14:paraId="32391247" w14:textId="0A1B423D" w:rsidR="00515D1E" w:rsidRDefault="00515D1E" w:rsidP="00515D1E">
      <w:pPr>
        <w:pStyle w:val="berschrift2"/>
      </w:pPr>
      <w:bookmarkStart w:id="49" w:name="_Toc143514966"/>
      <w:r>
        <w:lastRenderedPageBreak/>
        <w:t>4.2 Analysis</w:t>
      </w:r>
      <w:r w:rsidR="00763067">
        <w:t xml:space="preserve"> methods</w:t>
      </w:r>
      <w:bookmarkEnd w:id="49"/>
    </w:p>
    <w:p w14:paraId="5A087AE2" w14:textId="62CC74FF" w:rsidR="00EB7F53" w:rsidRDefault="00763067" w:rsidP="00763067">
      <w:pPr>
        <w:suppressLineNumbers/>
        <w:spacing w:after="0" w:line="360" w:lineRule="auto"/>
        <w:jc w:val="both"/>
        <w:rPr>
          <w:rFonts w:cs="Arial"/>
          <w:szCs w:val="24"/>
          <w:lang w:val="en-US"/>
        </w:rPr>
      </w:pPr>
      <w:r>
        <w:rPr>
          <w:lang w:val="en-US"/>
        </w:rPr>
        <w:t>T</w:t>
      </w:r>
      <w:r w:rsidRPr="00763067">
        <w:rPr>
          <w:lang w:val="en-US"/>
        </w:rPr>
        <w:t>his section provide</w:t>
      </w:r>
      <w:r>
        <w:rPr>
          <w:lang w:val="en-US"/>
        </w:rPr>
        <w:t>s</w:t>
      </w:r>
      <w:r w:rsidRPr="00763067">
        <w:rPr>
          <w:lang w:val="en-US"/>
        </w:rPr>
        <w:t xml:space="preserve"> an in-depth explanation of the methods chosen for data analysis, along with the rationale behind their selection. </w:t>
      </w:r>
      <w:r>
        <w:rPr>
          <w:lang w:val="en-US"/>
        </w:rPr>
        <w:t xml:space="preserve">First, </w:t>
      </w:r>
      <w:r w:rsidR="00515D1E">
        <w:rPr>
          <w:rFonts w:cs="Arial"/>
          <w:szCs w:val="24"/>
          <w:lang w:val="en-US"/>
        </w:rPr>
        <w:t>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2B04BED9" w:rsidR="0091460C" w:rsidRPr="006042A0" w:rsidRDefault="00F05839" w:rsidP="00F05839">
      <w:pPr>
        <w:pStyle w:val="Beschriftung"/>
        <w:framePr w:wrap="around"/>
        <w:rPr>
          <w:lang w:val="en-US"/>
        </w:rPr>
      </w:pPr>
      <w:bookmarkStart w:id="50" w:name="_Toc143503604"/>
      <w:r w:rsidRPr="00F05839">
        <w:rPr>
          <w:lang w:val="en-US"/>
        </w:rPr>
        <w:t xml:space="preserve">Figure </w:t>
      </w:r>
      <w:r>
        <w:fldChar w:fldCharType="begin"/>
      </w:r>
      <w:r w:rsidRPr="00F05839">
        <w:rPr>
          <w:lang w:val="en-US"/>
        </w:rPr>
        <w:instrText xml:space="preserve"> SEQ Figure \* ARABIC </w:instrText>
      </w:r>
      <w:r>
        <w:fldChar w:fldCharType="separate"/>
      </w:r>
      <w:r w:rsidR="00782BE2">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50"/>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2555EE88"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w:t>
      </w:r>
      <w:r w:rsidR="00763067">
        <w:rPr>
          <w:rFonts w:cs="Arial"/>
          <w:szCs w:val="24"/>
          <w:lang w:val="en-US"/>
        </w:rPr>
        <w:t>similar</w:t>
      </w:r>
      <w:r>
        <w:rPr>
          <w:rFonts w:cs="Arial"/>
          <w:szCs w:val="24"/>
          <w:lang w:val="en-US"/>
        </w:rPr>
        <w:t xml:space="preserve"> in each condition. However, a more detailed presentation of the data and a statistical analysis is required to answer the study’s research question. Therefore, participants’ Likert scale responses were z-scored and analyzed using Cumulative Link Mixed Models (CLMM), using R </w:t>
      </w:r>
      <w:r w:rsidR="00E41DCC">
        <w:rPr>
          <w:rFonts w:cs="Arial"/>
          <w:szCs w:val="24"/>
          <w:lang w:val="en-US"/>
        </w:rPr>
        <w:t>version 4.2.1</w:t>
      </w:r>
      <w:r>
        <w:rPr>
          <w:rFonts w:cs="Arial"/>
          <w:szCs w:val="24"/>
          <w:lang w:val="en-US"/>
        </w:rPr>
        <w:t xml:space="preserve"> (cf. </w:t>
      </w:r>
      <w:commentRangeStart w:id="51"/>
      <w:r w:rsidRPr="00665A8D">
        <w:rPr>
          <w:lang w:val="en-US"/>
        </w:rPr>
        <w:t>R Development Core Team</w:t>
      </w:r>
      <w:r>
        <w:rPr>
          <w:lang w:val="en-US"/>
        </w:rPr>
        <w:t xml:space="preserve"> 2015</w:t>
      </w:r>
      <w:commentRangeEnd w:id="51"/>
      <w:r>
        <w:rPr>
          <w:rStyle w:val="Kommentarzeichen"/>
        </w:rPr>
        <w:commentReference w:id="51"/>
      </w:r>
      <w:r>
        <w:rPr>
          <w:lang w:val="en-US"/>
        </w:rPr>
        <w:t xml:space="preserve">). </w:t>
      </w:r>
    </w:p>
    <w:p w14:paraId="22652058" w14:textId="339ABB8B" w:rsidR="00F05839" w:rsidRDefault="00F05839" w:rsidP="0049627B">
      <w:pPr>
        <w:spacing w:after="0" w:line="360" w:lineRule="auto"/>
        <w:jc w:val="both"/>
        <w:rPr>
          <w:lang w:val="en-US"/>
        </w:rPr>
      </w:pPr>
      <w:r>
        <w:rPr>
          <w:rFonts w:cs="Arial"/>
          <w:szCs w:val="24"/>
          <w:lang w:val="en-US"/>
        </w:rPr>
        <w:tab/>
      </w:r>
      <w:r w:rsidRPr="00F05839">
        <w:rPr>
          <w:lang w:val="en-US"/>
        </w:rPr>
        <w:t xml:space="preserve">In order to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w:t>
      </w:r>
      <w:r w:rsidRPr="00F05839">
        <w:rPr>
          <w:lang w:val="en-US"/>
        </w:rPr>
        <w:lastRenderedPageBreak/>
        <w:t>comprehensive exploration of the underlying patterns and effects</w:t>
      </w:r>
      <w:r w:rsidR="00E41DCC">
        <w:rPr>
          <w:lang w:val="en-US"/>
        </w:rPr>
        <w:t xml:space="preserve"> (cf. Curtis et al. 2016)</w:t>
      </w:r>
      <w:r w:rsidRPr="00F05839">
        <w:rPr>
          <w:lang w:val="en-US"/>
        </w:rPr>
        <w:t>.</w:t>
      </w:r>
    </w:p>
    <w:p w14:paraId="1348C8E1" w14:textId="7A2445BE"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D816B0">
        <w:rPr>
          <w:rFonts w:eastAsia="Times New Roman" w:cs="Arial"/>
          <w:szCs w:val="24"/>
          <w:lang w:val="en-US"/>
        </w:rPr>
        <w:t xml:space="preserve"> (cf. </w:t>
      </w:r>
      <w:commentRangeStart w:id="52"/>
      <w:commentRangeStart w:id="53"/>
      <w:r w:rsidR="00D816B0">
        <w:rPr>
          <w:rFonts w:eastAsia="Times New Roman" w:cs="Arial"/>
          <w:szCs w:val="24"/>
          <w:lang w:val="en-US"/>
        </w:rPr>
        <w:t>Christensen 2019</w:t>
      </w:r>
      <w:commentRangeEnd w:id="52"/>
      <w:r w:rsidR="000F3E0E">
        <w:rPr>
          <w:rStyle w:val="Kommentarzeichen"/>
        </w:rPr>
        <w:commentReference w:id="52"/>
      </w:r>
      <w:commentRangeEnd w:id="53"/>
      <w:r w:rsidR="000F3E0E">
        <w:rPr>
          <w:rStyle w:val="Kommentarzeichen"/>
        </w:rPr>
        <w:commentReference w:id="53"/>
      </w:r>
      <w:r w:rsidR="00D816B0">
        <w:rPr>
          <w:rFonts w:eastAsia="Times New Roman" w:cs="Arial"/>
          <w:szCs w:val="24"/>
          <w:lang w:val="en-US"/>
        </w:rPr>
        <w:t>)</w:t>
      </w:r>
      <w:r w:rsidRPr="00F05839">
        <w:rPr>
          <w:rFonts w:eastAsia="Times New Roman" w:cs="Arial"/>
          <w:szCs w:val="24"/>
          <w:lang w:val="en-US"/>
        </w:rPr>
        <w:t>. CLMM was chosen as the statistical approach due 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217DCA29" w14:textId="77777777" w:rsidR="00753701" w:rsidRDefault="00753701" w:rsidP="00753701">
      <w:pPr>
        <w:spacing w:after="0" w:line="360" w:lineRule="auto"/>
        <w:jc w:val="both"/>
        <w:rPr>
          <w:rFonts w:eastAsia="Times New Roman" w:cs="Arial"/>
          <w:szCs w:val="24"/>
          <w:lang w:val="en-US"/>
        </w:rPr>
      </w:pPr>
    </w:p>
    <w:p w14:paraId="2238C304" w14:textId="3AEF885F" w:rsidR="00753701" w:rsidRDefault="00753701" w:rsidP="00753701">
      <w:pPr>
        <w:pStyle w:val="berschrift2"/>
        <w:rPr>
          <w:rFonts w:eastAsia="Times New Roman"/>
        </w:rPr>
      </w:pPr>
      <w:bookmarkStart w:id="54" w:name="_Toc143514967"/>
      <w:r>
        <w:rPr>
          <w:rFonts w:eastAsia="Times New Roman"/>
        </w:rPr>
        <w:t xml:space="preserve">4.3 </w:t>
      </w:r>
      <w:r w:rsidR="008E0FCD">
        <w:rPr>
          <w:rFonts w:eastAsia="Times New Roman"/>
        </w:rPr>
        <w:t>Results and hypothes</w:t>
      </w:r>
      <w:r w:rsidR="004A178E">
        <w:rPr>
          <w:rFonts w:eastAsia="Times New Roman"/>
        </w:rPr>
        <w:t>e</w:t>
      </w:r>
      <w:r w:rsidR="008E0FCD">
        <w:rPr>
          <w:rFonts w:eastAsia="Times New Roman"/>
        </w:rPr>
        <w:t>s examination</w:t>
      </w:r>
      <w:bookmarkEnd w:id="54"/>
    </w:p>
    <w:p w14:paraId="54C41784" w14:textId="456000D8" w:rsidR="00AA0CE6" w:rsidRPr="009E2894" w:rsidRDefault="00F05839" w:rsidP="00753701">
      <w:pPr>
        <w:spacing w:after="0" w:line="360" w:lineRule="auto"/>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6CCE00EE" w:rsidR="00B55A63" w:rsidRDefault="009E2894" w:rsidP="009E2894">
      <w:pPr>
        <w:pStyle w:val="Beschriftung"/>
        <w:framePr w:wrap="around"/>
        <w:rPr>
          <w:rFonts w:cs="Arial"/>
          <w:szCs w:val="24"/>
          <w:lang w:val="en-US"/>
        </w:rPr>
      </w:pPr>
      <w:bookmarkStart w:id="55" w:name="_Toc143503605"/>
      <w:r w:rsidRPr="009E2894">
        <w:rPr>
          <w:lang w:val="en-US"/>
        </w:rPr>
        <w:t xml:space="preserve">Figure </w:t>
      </w:r>
      <w:r>
        <w:fldChar w:fldCharType="begin"/>
      </w:r>
      <w:r w:rsidRPr="009E2894">
        <w:rPr>
          <w:lang w:val="en-US"/>
        </w:rPr>
        <w:instrText xml:space="preserve"> SEQ Figure \* ARABIC </w:instrText>
      </w:r>
      <w:r>
        <w:fldChar w:fldCharType="separate"/>
      </w:r>
      <w:r w:rsidR="00782BE2">
        <w:rPr>
          <w:noProof/>
          <w:lang w:val="en-US"/>
        </w:rPr>
        <w:t>6</w:t>
      </w:r>
      <w:r>
        <w:fldChar w:fldCharType="end"/>
      </w:r>
      <w:r w:rsidRPr="009E2894">
        <w:rPr>
          <w:lang w:val="en-US"/>
        </w:rPr>
        <w:t>: Comparison of participants' ratings of stimuli with and without emphasis</w:t>
      </w:r>
      <w:bookmarkEnd w:id="55"/>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003668F0" w:rsidR="00AA0CE6" w:rsidRDefault="00746153" w:rsidP="001A10B6">
      <w:pPr>
        <w:pStyle w:val="Beschriftung"/>
        <w:framePr w:w="7141" w:h="356" w:hRule="exact" w:wrap="around" w:y="6"/>
        <w:rPr>
          <w:rFonts w:cs="Arial"/>
          <w:szCs w:val="24"/>
          <w:lang w:val="en-US"/>
        </w:rPr>
      </w:pPr>
      <w:bookmarkStart w:id="56" w:name="_Toc143503606"/>
      <w:r w:rsidRPr="00746153">
        <w:rPr>
          <w:lang w:val="en-US"/>
        </w:rPr>
        <w:t xml:space="preserve">Figure </w:t>
      </w:r>
      <w:r>
        <w:fldChar w:fldCharType="begin"/>
      </w:r>
      <w:r w:rsidRPr="00746153">
        <w:rPr>
          <w:lang w:val="en-US"/>
        </w:rPr>
        <w:instrText xml:space="preserve"> SEQ Figure \* ARABIC </w:instrText>
      </w:r>
      <w:r>
        <w:fldChar w:fldCharType="separate"/>
      </w:r>
      <w:r w:rsidR="00782BE2">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56"/>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64D550B4" w:rsidR="00B55A63" w:rsidRDefault="00093BA2" w:rsidP="001A10B6">
      <w:pPr>
        <w:pStyle w:val="Beschriftung"/>
        <w:framePr w:h="431" w:hRule="exact" w:wrap="around" w:y="5"/>
        <w:rPr>
          <w:rFonts w:cs="Arial"/>
          <w:szCs w:val="24"/>
          <w:lang w:val="en-US"/>
        </w:rPr>
      </w:pPr>
      <w:bookmarkStart w:id="57" w:name="_Toc143503607"/>
      <w:r w:rsidRPr="00093BA2">
        <w:rPr>
          <w:lang w:val="en-US"/>
        </w:rPr>
        <w:t xml:space="preserve">Figure </w:t>
      </w:r>
      <w:r>
        <w:fldChar w:fldCharType="begin"/>
      </w:r>
      <w:r w:rsidRPr="00093BA2">
        <w:rPr>
          <w:lang w:val="en-US"/>
        </w:rPr>
        <w:instrText xml:space="preserve"> SEQ Figure \* ARABIC </w:instrText>
      </w:r>
      <w:r>
        <w:fldChar w:fldCharType="separate"/>
      </w:r>
      <w:r w:rsidR="00782BE2">
        <w:rPr>
          <w:noProof/>
          <w:lang w:val="en-US"/>
        </w:rPr>
        <w:t>8</w:t>
      </w:r>
      <w:r>
        <w:fldChar w:fldCharType="end"/>
      </w:r>
      <w:r w:rsidRPr="00093BA2">
        <w:rPr>
          <w:lang w:val="en-US"/>
        </w:rPr>
        <w:t>: Comparison of participants' ratings of stimuli with functional and lexical fragments.</w:t>
      </w:r>
      <w:bookmarkEnd w:id="57"/>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7777777"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p>
    <w:p w14:paraId="08DEDED8" w14:textId="77C5CF59"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1</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58" w:name="_Toc143514968"/>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58"/>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59" w:name="_Toc143514969"/>
      <w:r>
        <w:t>5.1 Interpretation of the findings</w:t>
      </w:r>
      <w:bookmarkEnd w:id="59"/>
    </w:p>
    <w:p w14:paraId="10DD8976" w14:textId="5A3D28D8"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the vast majority </w:t>
      </w:r>
      <w:r w:rsidR="002F56FC" w:rsidRPr="002F3950">
        <w:rPr>
          <w:rFonts w:cs="Arial"/>
          <w:szCs w:val="24"/>
          <w:lang w:val="en-US"/>
        </w:rPr>
        <w:t xml:space="preserve">of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69FCE61A" w14:textId="77777777" w:rsidR="006500A3" w:rsidRDefault="007678F8" w:rsidP="008A3F31">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Emphasis and modality influences participants’ ratings in the expected way, even though with less of an impact as predicted. </w:t>
      </w:r>
    </w:p>
    <w:p w14:paraId="71BCE48A" w14:textId="32781AC1" w:rsidR="008A3F31" w:rsidRDefault="006500A3" w:rsidP="006500A3">
      <w:pPr>
        <w:suppressLineNumbers/>
        <w:spacing w:after="0" w:line="360" w:lineRule="auto"/>
        <w:ind w:firstLine="567"/>
        <w:jc w:val="both"/>
        <w:rPr>
          <w:rFonts w:cs="Arial"/>
          <w:szCs w:val="24"/>
          <w:lang w:val="en-US"/>
        </w:rPr>
      </w:pPr>
      <w:r>
        <w:rPr>
          <w:rFonts w:cs="Arial"/>
          <w:szCs w:val="24"/>
          <w:lang w:val="en-US"/>
        </w:rPr>
        <w:t>Regarding emphasis, the present study showed that</w:t>
      </w:r>
      <w:r w:rsidR="00205D2D">
        <w:rPr>
          <w:rFonts w:cs="Arial"/>
          <w:szCs w:val="24"/>
          <w:lang w:val="en-US"/>
        </w:rPr>
        <w:t xml:space="preserve"> </w:t>
      </w:r>
      <w:r w:rsidR="008A3F31">
        <w:rPr>
          <w:rFonts w:cs="Arial"/>
          <w:szCs w:val="24"/>
          <w:lang w:val="en-US"/>
        </w:rPr>
        <w:t xml:space="preserve">dialogues in which the contrasting words are either orthographically or prosodically emphasized are perceived as more natural than if they are not. This allows the conclusion that </w:t>
      </w:r>
      <w:r>
        <w:rPr>
          <w:rFonts w:cs="Arial"/>
          <w:szCs w:val="24"/>
          <w:lang w:val="en-US"/>
        </w:rPr>
        <w:t xml:space="preserve">emphasis positively influences recipient’s ability to create a focus-based anaphoric relation. </w:t>
      </w:r>
    </w:p>
    <w:p w14:paraId="7660FE9B" w14:textId="09CF03F6" w:rsidR="006500A3" w:rsidRDefault="006500A3" w:rsidP="006500A3">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One can draw the conclusion that this is due to the fact that elliptical utterances occur more often in spoken language than written language and that language structures are rated more natural if they occur in their natural circumstances. </w:t>
      </w:r>
    </w:p>
    <w:p w14:paraId="4DBE1992" w14:textId="4308EBC2"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w:t>
      </w:r>
      <w:r w:rsidR="007678F8">
        <w:rPr>
          <w:rFonts w:cs="Arial"/>
          <w:szCs w:val="24"/>
          <w:lang w:val="en-US"/>
        </w:rPr>
        <w:lastRenderedPageBreak/>
        <w:t>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841C0C">
        <w:rPr>
          <w:rFonts w:cs="Arial"/>
          <w:szCs w:val="24"/>
          <w:lang w:val="en-US"/>
        </w:rPr>
        <w:t>function word</w:t>
      </w:r>
      <w:r w:rsidR="007E20E6">
        <w:rPr>
          <w:rFonts w:cs="Arial"/>
          <w:szCs w:val="24"/>
          <w:lang w:val="en-US"/>
        </w:rPr>
        <w:t xml:space="preserve">s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19DCBC58"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1</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 xml:space="preserve">Despite the statistically significant distinction between the AIC of the null model and the </w:t>
      </w:r>
      <w:r w:rsidR="002D1760" w:rsidRPr="002D1760">
        <w:rPr>
          <w:lang w:val="en-US"/>
        </w:rPr>
        <w:lastRenderedPageBreak/>
        <w:t>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lastRenderedPageBreak/>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53853A83" w:rsidR="004F662F" w:rsidRPr="004F662F" w:rsidRDefault="004F662F" w:rsidP="001A10B6">
      <w:pPr>
        <w:pStyle w:val="Beschriftung"/>
        <w:framePr w:w="7952" w:h="459" w:hRule="exact" w:wrap="around"/>
        <w:rPr>
          <w:lang w:val="en-US"/>
        </w:rPr>
      </w:pPr>
      <w:bookmarkStart w:id="60" w:name="_Toc143503608"/>
      <w:r w:rsidRPr="004F662F">
        <w:rPr>
          <w:lang w:val="en-US"/>
        </w:rPr>
        <w:t xml:space="preserve">Figure </w:t>
      </w:r>
      <w:r>
        <w:fldChar w:fldCharType="begin"/>
      </w:r>
      <w:r w:rsidRPr="004F662F">
        <w:rPr>
          <w:lang w:val="en-US"/>
        </w:rPr>
        <w:instrText xml:space="preserve"> SEQ Figure \* ARABIC </w:instrText>
      </w:r>
      <w:r>
        <w:fldChar w:fldCharType="separate"/>
      </w:r>
      <w:r w:rsidR="00782BE2">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60"/>
    </w:p>
    <w:p w14:paraId="183B0875" w14:textId="25A69F33"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This, in turn, adds a layer of complexity to making comparisons between 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lastRenderedPageBreak/>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005D0081"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13869951"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50E1FD61" w:rsidR="001A10B6" w:rsidRDefault="001A10B6" w:rsidP="001A10B6">
      <w:pPr>
        <w:pStyle w:val="Beschriftung"/>
        <w:framePr w:w="7601" w:h="431" w:hRule="exact" w:wrap="around" w:y="-3303"/>
        <w:rPr>
          <w:lang w:val="en-US"/>
        </w:rPr>
      </w:pPr>
      <w:bookmarkStart w:id="61" w:name="_Toc143503609"/>
      <w:r w:rsidRPr="000C3F1A">
        <w:rPr>
          <w:lang w:val="en-US"/>
        </w:rPr>
        <w:t xml:space="preserve">Figure </w:t>
      </w:r>
      <w:r>
        <w:fldChar w:fldCharType="begin"/>
      </w:r>
      <w:r w:rsidRPr="000C3F1A">
        <w:rPr>
          <w:lang w:val="en-US"/>
        </w:rPr>
        <w:instrText xml:space="preserve"> SEQ Figure \* ARABIC </w:instrText>
      </w:r>
      <w:r>
        <w:fldChar w:fldCharType="separate"/>
      </w:r>
      <w:r w:rsidR="00782BE2">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61"/>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60D8B96E"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judgment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77777777"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Firstly, participants were well aware that their task involved assessing language structures based on their perceived naturalness. While this awareness aligns with the study's objectives, such explicit evaluation might lead to a heightened sensitivity, potentially affecting the participants' judgmen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2F99CB15" w14:textId="77777777" w:rsidR="00DE13B2" w:rsidRDefault="00DE13B2" w:rsidP="00DE13B2">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Not only is the hearer required to figure out what the preposition </w:t>
      </w:r>
      <w:r>
        <w:rPr>
          <w:rFonts w:cs="Arial"/>
          <w:i/>
          <w:szCs w:val="24"/>
          <w:lang w:val="en-US"/>
        </w:rPr>
        <w:t xml:space="preserve">until </w:t>
      </w:r>
      <w:r>
        <w:rPr>
          <w:rFonts w:cs="Arial"/>
          <w:szCs w:val="24"/>
          <w:lang w:val="en-US"/>
        </w:rPr>
        <w:t xml:space="preserve">refers to based on the preceding clause, e.g., until 6pm, but also, they must find the contrast and adjust the phrase accordingly, e.g., Peter worked at the cinema until 6pm instead of from 6pm. In cases such as (28), in which the contrastive words are emphasiz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emphasized contrastive words receive the highest acceptability </w:t>
      </w:r>
      <w:r>
        <w:rPr>
          <w:rFonts w:cs="Arial"/>
          <w:szCs w:val="24"/>
          <w:lang w:val="en-US"/>
        </w:rPr>
        <w:lastRenderedPageBreak/>
        <w:t>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1DBD96F3" w:rsidR="00DE13B2" w:rsidRDefault="00DE13B2" w:rsidP="00DE13B2">
      <w:pPr>
        <w:suppressLineNumbers/>
        <w:spacing w:after="0" w:line="360" w:lineRule="auto"/>
        <w:ind w:firstLine="567"/>
        <w:jc w:val="both"/>
        <w:rPr>
          <w:rFonts w:cs="Arial"/>
          <w:szCs w:val="24"/>
          <w:lang w:val="en-US"/>
        </w:rPr>
      </w:pPr>
      <w:r>
        <w:rPr>
          <w:rFonts w:cs="Arial"/>
          <w:szCs w:val="24"/>
          <w:lang w:val="en-US"/>
        </w:rPr>
        <w:t>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judgemen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62" w:name="_Toc143514970"/>
      <w:r>
        <w:t>5.2 Comparison with previous studies and theoretical predictions</w:t>
      </w:r>
      <w:bookmarkEnd w:id="62"/>
    </w:p>
    <w:p w14:paraId="4AB19662" w14:textId="0212573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this subchapter</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57D407DD"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3</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manner in which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lastRenderedPageBreak/>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5DEB9E69"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chapter 2.3, </w:t>
      </w:r>
      <w:r w:rsidR="00834EC3" w:rsidRPr="00834EC3">
        <w:rPr>
          <w:lang w:val="en-US"/>
        </w:rPr>
        <w:t>it is established that pitch accent inherently occupies the default position, even in cases of silent reading (</w:t>
      </w:r>
      <w:r w:rsidR="00834EC3">
        <w:rPr>
          <w:lang w:val="en-US"/>
        </w:rPr>
        <w:t xml:space="preserve">cf. </w:t>
      </w:r>
      <w:r w:rsidR="00834EC3" w:rsidRPr="00834EC3">
        <w:rPr>
          <w:lang w:val="en-US"/>
        </w:rPr>
        <w:t xml:space="preserve">Rasekhi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w:t>
      </w:r>
      <w:r w:rsidR="00DE6D45" w:rsidRPr="00DE6D45">
        <w:rPr>
          <w:lang w:val="en-US"/>
        </w:rPr>
        <w:lastRenderedPageBreak/>
        <w:t xml:space="preserve">observed across </w:t>
      </w:r>
      <w:r w:rsidR="00DE6D45">
        <w:rPr>
          <w:lang w:val="en-US"/>
        </w:rPr>
        <w:t>the</w:t>
      </w:r>
      <w:r w:rsidR="00DE6D45" w:rsidRPr="00DE6D45">
        <w:rPr>
          <w:lang w:val="en-US"/>
        </w:rPr>
        <w:t xml:space="preserve"> dialogues. However, in order to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77777777" w:rsidR="007B268E" w:rsidRDefault="00362C1C" w:rsidP="007B268E">
      <w:pPr>
        <w:spacing w:after="0" w:line="360" w:lineRule="auto"/>
        <w:ind w:firstLine="567"/>
        <w:jc w:val="both"/>
        <w:rPr>
          <w:lang w:val="en-US"/>
        </w:rPr>
      </w:pPr>
      <w:r w:rsidRPr="00362C1C">
        <w:rPr>
          <w:lang w:val="en-US"/>
        </w:rPr>
        <w:t xml:space="preserve">Conducting a comparison of the time participants took to provide their ratings could offer insights into whether understanding the dialogues without emphasis required more time compared to those with emphasis. Extended </w:t>
      </w:r>
      <w:r w:rsidRPr="00362C1C">
        <w:rPr>
          <w:lang w:val="en-US"/>
        </w:rPr>
        <w:lastRenderedPageBreak/>
        <w:t>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970855">
        <w:rPr>
          <w:lang w:val="en-US"/>
        </w:rPr>
        <w:instrText xml:space="preserve"> ADDIN ZOTERO_ITEM CSL_CITATION {"citationID":"KOHcEKK5","properties":{"formattedCitation":"(Sch\\uc0\\u252{}tze, 2016)","plainCitation":"(Schütze, 2016)","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3807757E"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63" w:name="_Toc143514971"/>
      <w:r w:rsidRPr="007D080B">
        <w:rPr>
          <w:rFonts w:cs="Arial"/>
          <w:szCs w:val="24"/>
          <w:lang w:val="en-US"/>
        </w:rPr>
        <w:t>6</w:t>
      </w:r>
      <w:r w:rsidR="00BA120B" w:rsidRPr="007D080B">
        <w:rPr>
          <w:rFonts w:cs="Arial"/>
          <w:szCs w:val="24"/>
          <w:lang w:val="en-US"/>
        </w:rPr>
        <w:t>. Conclusions</w:t>
      </w:r>
      <w:bookmarkEnd w:id="63"/>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accompanied by an examination of its contributions to the realm of 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64" w:name="_Toc143514972"/>
      <w:r>
        <w:lastRenderedPageBreak/>
        <w:t>6.1 Summary of findings</w:t>
      </w:r>
      <w:bookmarkEnd w:id="64"/>
    </w:p>
    <w:p w14:paraId="6885E8E6" w14:textId="67E84F7D" w:rsidR="00DF6C1D" w:rsidRDefault="00DF6C1D" w:rsidP="00D95680">
      <w:pPr>
        <w:suppressLineNumbers/>
        <w:spacing w:after="0" w:line="360" w:lineRule="auto"/>
        <w:jc w:val="both"/>
        <w:rPr>
          <w:rFonts w:cs="Arial"/>
          <w:szCs w:val="24"/>
          <w:lang w:val="en-US"/>
        </w:rPr>
      </w:pPr>
      <w:r>
        <w:rPr>
          <w:rFonts w:cs="Arial"/>
          <w:szCs w:val="24"/>
          <w:lang w:val="en-US"/>
        </w:rPr>
        <w:t>X</w:t>
      </w:r>
    </w:p>
    <w:p w14:paraId="7BC34797" w14:textId="364564CE" w:rsidR="00067B9E" w:rsidRDefault="00067B9E" w:rsidP="00D95680">
      <w:pPr>
        <w:suppressLineNumbers/>
        <w:spacing w:after="0" w:line="360" w:lineRule="auto"/>
        <w:jc w:val="both"/>
        <w:rPr>
          <w:rFonts w:cs="Arial"/>
          <w:szCs w:val="24"/>
          <w:lang w:val="en-US"/>
        </w:rPr>
      </w:pPr>
      <w:r>
        <w:rPr>
          <w:rFonts w:cs="Arial"/>
          <w:szCs w:val="24"/>
          <w:lang w:val="en-US"/>
        </w:rPr>
        <w:t>Main findings of the research</w:t>
      </w:r>
    </w:p>
    <w:p w14:paraId="3F445A1B" w14:textId="77777777" w:rsidR="008139EC" w:rsidRDefault="008139EC" w:rsidP="00D95680">
      <w:pPr>
        <w:suppressLineNumbers/>
        <w:spacing w:after="0" w:line="360" w:lineRule="auto"/>
        <w:jc w:val="both"/>
        <w:rPr>
          <w:rFonts w:cs="Arial"/>
          <w:szCs w:val="24"/>
          <w:lang w:val="en-US"/>
        </w:rPr>
      </w:pPr>
    </w:p>
    <w:p w14:paraId="5265C244" w14:textId="5AEF7271" w:rsidR="008139EC" w:rsidRDefault="008139EC" w:rsidP="008139EC">
      <w:pPr>
        <w:spacing w:after="0" w:line="360" w:lineRule="auto"/>
        <w:ind w:firstLine="567"/>
        <w:jc w:val="both"/>
        <w:rPr>
          <w:lang w:val="en-US"/>
        </w:rPr>
      </w:pPr>
      <w:r>
        <w:rPr>
          <w:rFonts w:eastAsia="Times New Roman" w:cs="Arial"/>
          <w:szCs w:val="24"/>
          <w:lang w:val="en-US"/>
        </w:rPr>
        <w:t>T</w:t>
      </w:r>
      <w:r w:rsidRPr="00B8308B">
        <w:rPr>
          <w:rFonts w:eastAsia="Times New Roman" w:cs="Arial"/>
          <w:szCs w:val="24"/>
          <w:lang w:val="en-US"/>
        </w:rPr>
        <w:t>he findings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Pr>
          <w:rFonts w:eastAsia="Times New Roman" w:cs="Arial"/>
          <w:szCs w:val="24"/>
          <w:lang w:val="en-US"/>
        </w:rPr>
        <w:t>s</w:t>
      </w:r>
      <w:r w:rsidRPr="00B8308B">
        <w:rPr>
          <w:rFonts w:eastAsia="Times New Roman" w:cs="Arial"/>
          <w:szCs w:val="24"/>
          <w:lang w:val="en-US"/>
        </w:rPr>
        <w:t xml:space="preserve"> as opposed to lexical ones, enhanced the naturalness of contrastive fragments. </w:t>
      </w:r>
      <w:r w:rsidRPr="00F7301F">
        <w:rPr>
          <w:lang w:val="en-US"/>
        </w:rPr>
        <w:t>These results provide valuable insights into the optimal configuration of stimuli for acceptability judgments, aiming to mitigate the impact of confounding variables that could potentially affect the ratings.</w:t>
      </w:r>
    </w:p>
    <w:p w14:paraId="1CB59CAC" w14:textId="77777777" w:rsidR="008139EC" w:rsidRDefault="008139EC" w:rsidP="008139EC">
      <w:pPr>
        <w:spacing w:after="0" w:line="360" w:lineRule="auto"/>
        <w:ind w:firstLine="567"/>
        <w:jc w:val="both"/>
        <w:rPr>
          <w:lang w:val="en-US"/>
        </w:rPr>
      </w:pPr>
    </w:p>
    <w:p w14:paraId="35A22977" w14:textId="06DACC48" w:rsidR="008139EC" w:rsidRDefault="008139EC" w:rsidP="008139EC">
      <w:pPr>
        <w:spacing w:after="0" w:line="360" w:lineRule="auto"/>
        <w:ind w:firstLine="567"/>
        <w:jc w:val="both"/>
        <w:rPr>
          <w:lang w:val="en-US"/>
        </w:rPr>
      </w:pPr>
      <w:r>
        <w:rPr>
          <w:lang w:val="en-US"/>
        </w:rPr>
        <w:t>Bilingualism</w:t>
      </w:r>
    </w:p>
    <w:p w14:paraId="3F15D0C2" w14:textId="77777777" w:rsidR="008139EC" w:rsidRDefault="008139EC" w:rsidP="008139EC">
      <w:pPr>
        <w:spacing w:after="0" w:line="360" w:lineRule="auto"/>
        <w:ind w:firstLine="567"/>
        <w:jc w:val="both"/>
        <w:rPr>
          <w:lang w:val="en-US"/>
        </w:rPr>
      </w:pPr>
    </w:p>
    <w:p w14:paraId="0BDE61D5" w14:textId="0F400B4C" w:rsidR="008139EC" w:rsidRDefault="008139EC" w:rsidP="008139EC">
      <w:pPr>
        <w:spacing w:after="0" w:line="360" w:lineRule="auto"/>
        <w:ind w:firstLine="567"/>
        <w:jc w:val="both"/>
        <w:rPr>
          <w:lang w:val="en-US"/>
        </w:rPr>
      </w:pPr>
      <w:r>
        <w:rPr>
          <w:lang w:val="en-US"/>
        </w:rPr>
        <w:t>In general, very high acceptability ratings despite statistical significance</w:t>
      </w:r>
    </w:p>
    <w:p w14:paraId="7EF800C3" w14:textId="77777777" w:rsidR="008139EC" w:rsidRDefault="008139EC" w:rsidP="008139EC">
      <w:pPr>
        <w:spacing w:after="0" w:line="360" w:lineRule="auto"/>
        <w:ind w:firstLine="567"/>
        <w:jc w:val="both"/>
        <w:rPr>
          <w:lang w:val="en-US"/>
        </w:rPr>
      </w:pPr>
    </w:p>
    <w:p w14:paraId="04880449" w14:textId="77777777" w:rsidR="008139EC" w:rsidRPr="00F7301F" w:rsidRDefault="008139EC" w:rsidP="008139EC">
      <w:pPr>
        <w:spacing w:after="0" w:line="360" w:lineRule="auto"/>
        <w:ind w:firstLine="567"/>
        <w:jc w:val="both"/>
        <w:rPr>
          <w:rFonts w:eastAsia="Times New Roman" w:cs="Arial"/>
          <w:szCs w:val="24"/>
          <w:lang w:val="en-US"/>
        </w:rPr>
      </w:pPr>
    </w:p>
    <w:p w14:paraId="5B6BD20A" w14:textId="77777777" w:rsidR="008139EC" w:rsidRDefault="008139EC" w:rsidP="00D95680">
      <w:pPr>
        <w:suppressLineNumbers/>
        <w:spacing w:after="0" w:line="360" w:lineRule="auto"/>
        <w:jc w:val="both"/>
        <w:rPr>
          <w:rFonts w:cs="Arial"/>
          <w:szCs w:val="24"/>
          <w:lang w:val="en-US"/>
        </w:rPr>
      </w:pPr>
    </w:p>
    <w:p w14:paraId="38EB296E" w14:textId="77777777" w:rsidR="008139EC" w:rsidRDefault="008139EC" w:rsidP="00D95680">
      <w:pPr>
        <w:suppressLineNumbers/>
        <w:spacing w:after="0" w:line="360" w:lineRule="auto"/>
        <w:jc w:val="both"/>
        <w:rPr>
          <w:rFonts w:cs="Arial"/>
          <w:szCs w:val="24"/>
          <w:lang w:val="en-US"/>
        </w:rPr>
      </w:pP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65" w:name="_Toc143514973"/>
      <w:r>
        <w:t>6.2 Contributions to the field</w:t>
      </w:r>
      <w:bookmarkEnd w:id="65"/>
    </w:p>
    <w:p w14:paraId="6E93C8F8" w14:textId="54761946"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judgment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51B88C01"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judgment tasks have often relied on informal approaches. Consequently, a need </w:t>
      </w:r>
      <w:r w:rsidR="00AF62F1" w:rsidRPr="00AF62F1">
        <w:rPr>
          <w:lang w:val="en-US"/>
        </w:rPr>
        <w:lastRenderedPageBreak/>
        <w:t xml:space="preserve">arises for </w:t>
      </w:r>
      <w:r w:rsidR="00F01C07">
        <w:rPr>
          <w:lang w:val="en-US"/>
        </w:rPr>
        <w:t>formally</w:t>
      </w:r>
      <w:r w:rsidR="00AF62F1" w:rsidRPr="00AF62F1">
        <w:rPr>
          <w:lang w:val="en-US"/>
        </w:rPr>
        <w:t xml:space="preserve"> gathered data through acceptability judgment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In doing so, this study diligently aligns with the prerequisites established for conducting structured and formal acceptability judgment tasks.</w:t>
      </w:r>
      <w:r w:rsidR="00782BE2">
        <w:rPr>
          <w:lang w:val="en-US"/>
        </w:rPr>
        <w:t xml:space="preserve"> </w:t>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this study highlights the prominence of functional fragments. This is evidenced by higher acceptability ratings for dialogues containing functional fragments compared to those with lexical fragments.</w:t>
      </w:r>
    </w:p>
    <w:p w14:paraId="140920E7" w14:textId="3E7CCE2A"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auditory stimuli prove to be a more suitable choice for conducting acceptability judgment tasks within this specific field.</w:t>
      </w:r>
      <w:r>
        <w:rPr>
          <w:lang w:val="en-US"/>
        </w:rPr>
        <w:t xml:space="preserve"> </w:t>
      </w:r>
      <w:r w:rsidR="00B8308B" w:rsidRPr="00B8308B">
        <w:rPr>
          <w:rFonts w:eastAsia="Times New Roman" w:cs="Arial"/>
          <w:szCs w:val="24"/>
          <w:lang w:val="en-US"/>
        </w:rPr>
        <w:t>While conducting acceptability judgment tasks with auditory recordings demands more resources, the study underscores the necessity of this approach and its capacity to yield more reliable results in linguistics.</w:t>
      </w:r>
    </w:p>
    <w:p w14:paraId="057CFCFE" w14:textId="525DEC67"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n'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66" w:name="_Toc143514974"/>
      <w:r>
        <w:lastRenderedPageBreak/>
        <w:t>6.3 Limitations of the study</w:t>
      </w:r>
      <w:bookmarkEnd w:id="66"/>
    </w:p>
    <w:p w14:paraId="3885B5E3" w14:textId="456F7B9B"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First, in this study, participant recruitment was conducted through the 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that only individuals with Internet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4617C8"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r>
        <w:rPr>
          <w:rFonts w:eastAsia="Times New Roman" w:cs="Arial"/>
          <w:szCs w:val="24"/>
          <w:lang w:val="en-US"/>
        </w:rPr>
        <w:t>necessitates</w:t>
      </w:r>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In conclusion, this examination of limitations and biases underscores the need for a more comprehensive understanding and subsequent research in order to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67" w:name="_Toc143514975"/>
      <w:r>
        <w:lastRenderedPageBreak/>
        <w:t>6.4 Suggestions for future research</w:t>
      </w:r>
      <w:bookmarkEnd w:id="67"/>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54B1E6FA"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termine whether emphasizing both contrasting words is necessary or whether it might suffice to solely apply pitch accent to the remnant, as outlined in the CRC, for identifying correlate-remnant pairings.</w:t>
      </w:r>
    </w:p>
    <w:p w14:paraId="70C66CE3"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Moreover, the results suggest a potential influence of bilingualism on acceptability judgment ratings. Further exploration is warranted to ascertain whether possessing multiple native languages impacts the perception of natural language structures.</w:t>
      </w:r>
    </w:p>
    <w:p w14:paraId="074C2373" w14:textId="036EC759"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68" w:name="_Toc143514976"/>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68"/>
    </w:p>
    <w:p w14:paraId="44DF87E4" w14:textId="37143780" w:rsidR="00B53A17" w:rsidRPr="007D080B" w:rsidRDefault="00B53A17" w:rsidP="00D95680">
      <w:pPr>
        <w:pStyle w:val="CitaviBibliographyEntry"/>
        <w:spacing w:line="360" w:lineRule="auto"/>
        <w:rPr>
          <w:rFonts w:cs="Arial"/>
          <w:szCs w:val="24"/>
          <w:lang w:val="en-US"/>
        </w:rPr>
      </w:pPr>
    </w:p>
    <w:p w14:paraId="42B705F7" w14:textId="77777777" w:rsidR="00933C16" w:rsidRPr="00933C16" w:rsidRDefault="00FC7E5F" w:rsidP="00D0514D">
      <w:pPr>
        <w:pStyle w:val="Literaturverzeichnis"/>
        <w:spacing w:line="360" w:lineRule="auto"/>
        <w:jc w:val="both"/>
        <w:rPr>
          <w:rFonts w:cs="Arial"/>
          <w:lang w:val="en-US"/>
        </w:rPr>
      </w:pPr>
      <w:r>
        <w:rPr>
          <w:rFonts w:cs="Arial"/>
          <w:lang w:val="en-US"/>
        </w:rPr>
        <w:fldChar w:fldCharType="begin"/>
      </w:r>
      <w:r>
        <w:rPr>
          <w:rFonts w:cs="Arial"/>
          <w:lang w:val="en-US"/>
        </w:rPr>
        <w:instrText xml:space="preserve"> ADDIN ZOTERO_BIBL {"uncited":[],"omitted":[],"custom":[]} CSL_BIBLIOGRAPHY </w:instrText>
      </w:r>
      <w:r>
        <w:rPr>
          <w:rFonts w:cs="Arial"/>
          <w:lang w:val="en-US"/>
        </w:rPr>
        <w:fldChar w:fldCharType="separate"/>
      </w:r>
      <w:r w:rsidR="00933C16" w:rsidRPr="00933C16">
        <w:rPr>
          <w:rFonts w:cs="Arial"/>
          <w:lang w:val="en-US"/>
        </w:rPr>
        <w:t xml:space="preserve">Akinnaso, F. N. (1982). On The Differences Between Spoken and Written Language. </w:t>
      </w:r>
      <w:r w:rsidR="00933C16" w:rsidRPr="00933C16">
        <w:rPr>
          <w:rFonts w:cs="Arial"/>
          <w:i/>
          <w:iCs/>
          <w:lang w:val="en-US"/>
        </w:rPr>
        <w:t>Language and Speech</w:t>
      </w:r>
      <w:r w:rsidR="00933C16" w:rsidRPr="00933C16">
        <w:rPr>
          <w:rFonts w:cs="Arial"/>
          <w:lang w:val="en-US"/>
        </w:rPr>
        <w:t xml:space="preserve">, </w:t>
      </w:r>
      <w:r w:rsidR="00933C16" w:rsidRPr="00933C16">
        <w:rPr>
          <w:rFonts w:cs="Arial"/>
          <w:i/>
          <w:iCs/>
          <w:lang w:val="en-US"/>
        </w:rPr>
        <w:t>25</w:t>
      </w:r>
      <w:r w:rsidR="00933C16" w:rsidRPr="00933C16">
        <w:rPr>
          <w:rFonts w:cs="Arial"/>
          <w:lang w:val="en-US"/>
        </w:rPr>
        <w:t>(2), 97–125. https://doi.org/10.1177/002383098202500201</w:t>
      </w:r>
    </w:p>
    <w:p w14:paraId="026CBCC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Beckman, M. E., &amp; Ayers. (1997). </w:t>
      </w:r>
      <w:r w:rsidRPr="00933C16">
        <w:rPr>
          <w:rFonts w:cs="Arial"/>
          <w:i/>
          <w:iCs/>
          <w:lang w:val="en-US"/>
        </w:rPr>
        <w:t>Guidelines for ToBI labelling, version 3</w:t>
      </w:r>
      <w:r w:rsidRPr="00933C16">
        <w:rPr>
          <w:rFonts w:cs="Arial"/>
          <w:lang w:val="en-US"/>
        </w:rPr>
        <w:t>. The Ohio State University Research Foundation. http://www.ling.ohio-state.edu/phonetics/ToBI/ToBI.0.html</w:t>
      </w:r>
    </w:p>
    <w:p w14:paraId="2094102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arlson, K., Frazier, L., &amp; Clifton, C. (2009). How prosody constrains comprehension: A limited effect of prosodic packaging. </w:t>
      </w:r>
      <w:r w:rsidRPr="00933C16">
        <w:rPr>
          <w:rFonts w:cs="Arial"/>
          <w:i/>
          <w:iCs/>
          <w:lang w:val="en-US"/>
        </w:rPr>
        <w:t>Lingua</w:t>
      </w:r>
      <w:r w:rsidRPr="00933C16">
        <w:rPr>
          <w:rFonts w:cs="Arial"/>
          <w:lang w:val="en-US"/>
        </w:rPr>
        <w:t xml:space="preserve">, </w:t>
      </w:r>
      <w:r w:rsidRPr="00933C16">
        <w:rPr>
          <w:rFonts w:cs="Arial"/>
          <w:i/>
          <w:iCs/>
          <w:lang w:val="en-US"/>
        </w:rPr>
        <w:t>119</w:t>
      </w:r>
      <w:r w:rsidRPr="00933C16">
        <w:rPr>
          <w:rFonts w:cs="Arial"/>
          <w:lang w:val="en-US"/>
        </w:rPr>
        <w:t>(7), 1066–1082. https://doi.org/10.1016/j.lingua.2008.11.003</w:t>
      </w:r>
    </w:p>
    <w:p w14:paraId="6B3BFEBC"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homsky, N., &amp; Halle, M. (1991). </w:t>
      </w:r>
      <w:r w:rsidRPr="00933C16">
        <w:rPr>
          <w:rFonts w:cs="Arial"/>
          <w:i/>
          <w:iCs/>
          <w:lang w:val="en-US"/>
        </w:rPr>
        <w:t>The sound pattern of English</w:t>
      </w:r>
      <w:r w:rsidRPr="00933C16">
        <w:rPr>
          <w:rFonts w:cs="Arial"/>
          <w:lang w:val="en-US"/>
        </w:rPr>
        <w:t xml:space="preserve"> (1st MIT Press paperback. ed). MIT Press.</w:t>
      </w:r>
    </w:p>
    <w:p w14:paraId="77A851F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Delbar, N. A. (2019). </w:t>
      </w:r>
      <w:r w:rsidRPr="00933C16">
        <w:rPr>
          <w:rFonts w:cs="Arial"/>
          <w:i/>
          <w:iCs/>
          <w:lang w:val="en-US"/>
        </w:rPr>
        <w:t>Swiping in English and Dutch: The Interaction between R-Pronouns and Modal Particles</w:t>
      </w:r>
      <w:r w:rsidRPr="00933C16">
        <w:rPr>
          <w:rFonts w:cs="Arial"/>
          <w:lang w:val="en-US"/>
        </w:rPr>
        <w:t>.</w:t>
      </w:r>
    </w:p>
    <w:p w14:paraId="0F5DE261" w14:textId="77777777" w:rsidR="00933C16" w:rsidRPr="00933C16" w:rsidRDefault="00933C16" w:rsidP="00D0514D">
      <w:pPr>
        <w:pStyle w:val="Literaturverzeichnis"/>
        <w:spacing w:line="360" w:lineRule="auto"/>
        <w:jc w:val="both"/>
        <w:rPr>
          <w:rFonts w:cs="Arial"/>
        </w:rPr>
      </w:pPr>
      <w:r w:rsidRPr="00933C16">
        <w:rPr>
          <w:rFonts w:cs="Arial"/>
          <w:lang w:val="en-US"/>
        </w:rPr>
        <w:t xml:space="preserve">Featherston, S. (2008). Thermometer judgements as linguistic evidence. </w:t>
      </w:r>
      <w:r w:rsidRPr="00933C16">
        <w:rPr>
          <w:rFonts w:cs="Arial"/>
        </w:rPr>
        <w:t xml:space="preserve">In C. M. Riehl &amp; A. Rothe (Eds.), </w:t>
      </w:r>
      <w:r w:rsidRPr="00933C16">
        <w:rPr>
          <w:rFonts w:cs="Arial"/>
          <w:i/>
          <w:iCs/>
        </w:rPr>
        <w:t>Was ist linguistische Evidenz?</w:t>
      </w:r>
      <w:r w:rsidRPr="00933C16">
        <w:rPr>
          <w:rFonts w:cs="Arial"/>
        </w:rPr>
        <w:t xml:space="preserve"> Shaker Verlag.</w:t>
      </w:r>
    </w:p>
    <w:p w14:paraId="1FC24EC6" w14:textId="77777777" w:rsidR="00933C16" w:rsidRPr="00933C16" w:rsidRDefault="00933C16" w:rsidP="00D0514D">
      <w:pPr>
        <w:pStyle w:val="Literaturverzeichnis"/>
        <w:spacing w:line="360" w:lineRule="auto"/>
        <w:jc w:val="both"/>
        <w:rPr>
          <w:rFonts w:cs="Arial"/>
        </w:rPr>
      </w:pPr>
      <w:r w:rsidRPr="00933C16">
        <w:rPr>
          <w:rFonts w:cs="Arial"/>
          <w:lang w:val="en-US"/>
        </w:rPr>
        <w:t xml:space="preserve">Féry, C. (2011). German sentence accents and embedded prosodic phrases. </w:t>
      </w:r>
      <w:r w:rsidRPr="00933C16">
        <w:rPr>
          <w:rFonts w:cs="Arial"/>
          <w:i/>
          <w:iCs/>
        </w:rPr>
        <w:t>Lingua</w:t>
      </w:r>
      <w:r w:rsidRPr="00933C16">
        <w:rPr>
          <w:rFonts w:cs="Arial"/>
        </w:rPr>
        <w:t xml:space="preserve">, </w:t>
      </w:r>
      <w:r w:rsidRPr="00933C16">
        <w:rPr>
          <w:rFonts w:cs="Arial"/>
          <w:i/>
          <w:iCs/>
        </w:rPr>
        <w:t>121</w:t>
      </w:r>
      <w:r w:rsidRPr="00933C16">
        <w:rPr>
          <w:rFonts w:cs="Arial"/>
        </w:rPr>
        <w:t>(13), 1906–1922. https://doi.org/10.1016/j.lingua.2011.07.005</w:t>
      </w:r>
    </w:p>
    <w:p w14:paraId="7C54C9DC" w14:textId="6CC06858" w:rsidR="00933C16" w:rsidRPr="00933C16" w:rsidRDefault="00933C16" w:rsidP="00D0514D">
      <w:pPr>
        <w:pStyle w:val="Literaturverzeichnis"/>
        <w:spacing w:line="360" w:lineRule="auto"/>
        <w:jc w:val="both"/>
        <w:rPr>
          <w:rFonts w:cs="Arial"/>
        </w:rPr>
      </w:pPr>
      <w:r w:rsidRPr="00933C16">
        <w:rPr>
          <w:rFonts w:cs="Arial"/>
        </w:rPr>
        <w:t xml:space="preserve">Féry, C., &amp; Herbst, L. (2004). </w:t>
      </w:r>
      <w:r w:rsidRPr="00933C16">
        <w:rPr>
          <w:rFonts w:cs="Arial"/>
          <w:lang w:val="en-US"/>
        </w:rPr>
        <w:t xml:space="preserve">German Sentence Accent Revisited. In S. Ishihara, M. Schmitz, &amp; A. Schwarz (Eds.), </w:t>
      </w:r>
      <w:r w:rsidRPr="00933C16">
        <w:rPr>
          <w:rFonts w:cs="Arial"/>
          <w:i/>
          <w:iCs/>
          <w:lang w:val="en-US"/>
        </w:rPr>
        <w:t xml:space="preserve">Working Papers of the SFB632, </w:t>
      </w:r>
      <w:r w:rsidR="007C5B90">
        <w:rPr>
          <w:rFonts w:cs="Arial"/>
          <w:i/>
          <w:iCs/>
          <w:lang w:val="en-US"/>
        </w:rPr>
        <w:t>I</w:t>
      </w:r>
      <w:r w:rsidRPr="00933C16">
        <w:rPr>
          <w:rFonts w:cs="Arial"/>
          <w:i/>
          <w:iCs/>
          <w:lang w:val="en-US"/>
        </w:rPr>
        <w:t>nterdisciplinary Studies on Information Structure (ISIS) 1</w:t>
      </w:r>
      <w:r w:rsidRPr="00933C16">
        <w:rPr>
          <w:rFonts w:cs="Arial"/>
          <w:lang w:val="en-US"/>
        </w:rPr>
        <w:t xml:space="preserve"> (pp. 43–75). </w:t>
      </w:r>
      <w:r w:rsidRPr="00933C16">
        <w:rPr>
          <w:rFonts w:cs="Arial"/>
        </w:rPr>
        <w:t>Universitätsverlag Potsdam.</w:t>
      </w:r>
    </w:p>
    <w:p w14:paraId="5BD0E525"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nck, J., Bowers, J., Frauenfelder, U. H., &amp; Vigliocco, G. (2003). </w:t>
      </w:r>
      <w:r w:rsidRPr="00933C16">
        <w:rPr>
          <w:rFonts w:cs="Arial"/>
          <w:lang w:val="en-US"/>
        </w:rPr>
        <w:t xml:space="preserve">Orthographic influences on agreement: A case for modality-specific form effects on grammatical encoding. </w:t>
      </w:r>
      <w:r w:rsidRPr="00933C16">
        <w:rPr>
          <w:rFonts w:cs="Arial"/>
          <w:i/>
          <w:iCs/>
          <w:lang w:val="en-US"/>
        </w:rPr>
        <w:t>Language and Cognitive Processes</w:t>
      </w:r>
      <w:r w:rsidRPr="00933C16">
        <w:rPr>
          <w:rFonts w:cs="Arial"/>
          <w:lang w:val="en-US"/>
        </w:rPr>
        <w:t xml:space="preserve">, </w:t>
      </w:r>
      <w:r w:rsidRPr="00933C16">
        <w:rPr>
          <w:rFonts w:cs="Arial"/>
          <w:i/>
          <w:iCs/>
          <w:lang w:val="en-US"/>
        </w:rPr>
        <w:t>18</w:t>
      </w:r>
      <w:r w:rsidRPr="00933C16">
        <w:rPr>
          <w:rFonts w:cs="Arial"/>
          <w:lang w:val="en-US"/>
        </w:rPr>
        <w:t>(1), 61–79. https://doi.org/10.1080/01690960143000452</w:t>
      </w:r>
    </w:p>
    <w:p w14:paraId="77F3AFC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Frazier, L., &amp; Clifton, C. (1998). Comprehension of Sluiced Sentences. </w:t>
      </w:r>
      <w:r w:rsidRPr="00933C16">
        <w:rPr>
          <w:rFonts w:cs="Arial"/>
          <w:i/>
          <w:iCs/>
          <w:lang w:val="en-US"/>
        </w:rPr>
        <w:t>Language and Cognitive Processes</w:t>
      </w:r>
      <w:r w:rsidRPr="00933C16">
        <w:rPr>
          <w:rFonts w:cs="Arial"/>
          <w:lang w:val="en-US"/>
        </w:rPr>
        <w:t xml:space="preserve">, </w:t>
      </w:r>
      <w:r w:rsidRPr="00933C16">
        <w:rPr>
          <w:rFonts w:cs="Arial"/>
          <w:i/>
          <w:iCs/>
          <w:lang w:val="en-US"/>
        </w:rPr>
        <w:t>13</w:t>
      </w:r>
      <w:r w:rsidRPr="00933C16">
        <w:rPr>
          <w:rFonts w:cs="Arial"/>
          <w:lang w:val="en-US"/>
        </w:rPr>
        <w:t>(4), 499–520. https://doi.org/10.1080/016909698386474</w:t>
      </w:r>
    </w:p>
    <w:p w14:paraId="5AAA6DDB"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zier, L., Taft, L., Roeper, T., Clifton, C., &amp; Ehrlich, K. (1984). </w:t>
      </w:r>
      <w:r w:rsidRPr="00933C16">
        <w:rPr>
          <w:rFonts w:cs="Arial"/>
          <w:lang w:val="en-US"/>
        </w:rPr>
        <w:t xml:space="preserve">Parallel structure: A source of facilitation in sentence comprehension. </w:t>
      </w:r>
      <w:r w:rsidRPr="00933C16">
        <w:rPr>
          <w:rFonts w:cs="Arial"/>
          <w:i/>
          <w:iCs/>
          <w:lang w:val="en-US"/>
        </w:rPr>
        <w:lastRenderedPageBreak/>
        <w:t>Memory &amp; Cognition</w:t>
      </w:r>
      <w:r w:rsidRPr="00933C16">
        <w:rPr>
          <w:rFonts w:cs="Arial"/>
          <w:lang w:val="en-US"/>
        </w:rPr>
        <w:t xml:space="preserve">, </w:t>
      </w:r>
      <w:r w:rsidRPr="00933C16">
        <w:rPr>
          <w:rFonts w:cs="Arial"/>
          <w:i/>
          <w:iCs/>
          <w:lang w:val="en-US"/>
        </w:rPr>
        <w:t>12</w:t>
      </w:r>
      <w:r w:rsidRPr="00933C16">
        <w:rPr>
          <w:rFonts w:cs="Arial"/>
          <w:lang w:val="en-US"/>
        </w:rPr>
        <w:t>(5), 421–430. https://doi.org/10.3758/BF03198303</w:t>
      </w:r>
    </w:p>
    <w:p w14:paraId="5745566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Güneş, G., &amp; Lipták, A. (2023). Reprise fragments in English and Hungarian: Further support for an in-situ Q-equivalence approach to clausal ellipsis. </w:t>
      </w:r>
      <w:r w:rsidRPr="00933C16">
        <w:rPr>
          <w:rFonts w:cs="Arial"/>
          <w:i/>
          <w:iCs/>
          <w:lang w:val="en-US"/>
        </w:rPr>
        <w:t>Language</w:t>
      </w:r>
      <w:r w:rsidRPr="00933C16">
        <w:rPr>
          <w:rFonts w:cs="Arial"/>
          <w:lang w:val="en-US"/>
        </w:rPr>
        <w:t xml:space="preserve">, </w:t>
      </w:r>
      <w:r w:rsidRPr="00933C16">
        <w:rPr>
          <w:rFonts w:cs="Arial"/>
          <w:i/>
          <w:iCs/>
          <w:lang w:val="en-US"/>
        </w:rPr>
        <w:t>99</w:t>
      </w:r>
      <w:r w:rsidRPr="00933C16">
        <w:rPr>
          <w:rFonts w:cs="Arial"/>
          <w:lang w:val="en-US"/>
        </w:rPr>
        <w:t>(1), 154–191. https://doi.org/10.1353/lan.2023.0000</w:t>
      </w:r>
    </w:p>
    <w:p w14:paraId="1A0FAFB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amp; Lipták, A. (2014). Contrast and Island Sensitivity in Clausal Ellipsis. </w:t>
      </w:r>
      <w:r w:rsidRPr="00933C16">
        <w:rPr>
          <w:rFonts w:cs="Arial"/>
          <w:i/>
          <w:iCs/>
          <w:lang w:val="en-US"/>
        </w:rPr>
        <w:t>Syntax</w:t>
      </w:r>
      <w:r w:rsidRPr="00933C16">
        <w:rPr>
          <w:rFonts w:cs="Arial"/>
          <w:lang w:val="en-US"/>
        </w:rPr>
        <w:t xml:space="preserve">, </w:t>
      </w:r>
      <w:r w:rsidRPr="00933C16">
        <w:rPr>
          <w:rFonts w:cs="Arial"/>
          <w:i/>
          <w:iCs/>
          <w:lang w:val="en-US"/>
        </w:rPr>
        <w:t>17</w:t>
      </w:r>
      <w:r w:rsidRPr="00933C16">
        <w:rPr>
          <w:rFonts w:cs="Arial"/>
          <w:lang w:val="en-US"/>
        </w:rPr>
        <w:t>(3), 189–234. https://doi.org/10.1111/synt.12018</w:t>
      </w:r>
    </w:p>
    <w:p w14:paraId="66D3D4B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2015). Structure Modulates Similarity-Based Interference in Sluicing: An Eye Tracking study. </w:t>
      </w:r>
      <w:r w:rsidRPr="00933C16">
        <w:rPr>
          <w:rFonts w:cs="Arial"/>
          <w:i/>
          <w:iCs/>
          <w:lang w:val="en-US"/>
        </w:rPr>
        <w:t>Frontiers in Psychology</w:t>
      </w:r>
      <w:r w:rsidRPr="00933C16">
        <w:rPr>
          <w:rFonts w:cs="Arial"/>
          <w:lang w:val="en-US"/>
        </w:rPr>
        <w:t xml:space="preserve">, </w:t>
      </w:r>
      <w:r w:rsidRPr="00933C16">
        <w:rPr>
          <w:rFonts w:cs="Arial"/>
          <w:i/>
          <w:iCs/>
          <w:lang w:val="en-US"/>
        </w:rPr>
        <w:t>6</w:t>
      </w:r>
      <w:r w:rsidRPr="00933C16">
        <w:rPr>
          <w:rFonts w:cs="Arial"/>
          <w:lang w:val="en-US"/>
        </w:rPr>
        <w:t>. https://doi.org/10.3389/fpsyg.2015.01839</w:t>
      </w:r>
    </w:p>
    <w:p w14:paraId="6794724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6). Keep it local (and final): Remnant preferences in “let alone” ellipsis. </w:t>
      </w:r>
      <w:r w:rsidRPr="00933C16">
        <w:rPr>
          <w:rFonts w:cs="Arial"/>
          <w:i/>
          <w:iCs/>
          <w:lang w:val="en-US"/>
        </w:rPr>
        <w:t>Quarterly Journal of Experimental Psychology</w:t>
      </w:r>
      <w:r w:rsidRPr="00933C16">
        <w:rPr>
          <w:rFonts w:cs="Arial"/>
          <w:lang w:val="en-US"/>
        </w:rPr>
        <w:t xml:space="preserve">, </w:t>
      </w:r>
      <w:r w:rsidRPr="00933C16">
        <w:rPr>
          <w:rFonts w:cs="Arial"/>
          <w:i/>
          <w:iCs/>
          <w:lang w:val="en-US"/>
        </w:rPr>
        <w:t>69</w:t>
      </w:r>
      <w:r w:rsidRPr="00933C16">
        <w:rPr>
          <w:rFonts w:cs="Arial"/>
          <w:lang w:val="en-US"/>
        </w:rPr>
        <w:t>(7), 1278–1301. https://doi.org/10.1080/17470218.2015.1062526</w:t>
      </w:r>
    </w:p>
    <w:p w14:paraId="44F0188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8). Information Structure Preferences in Focus-Sensitive Ellipsis: How Defaults Persist. </w:t>
      </w:r>
      <w:r w:rsidRPr="00933C16">
        <w:rPr>
          <w:rFonts w:cs="Arial"/>
          <w:i/>
          <w:iCs/>
          <w:lang w:val="en-US"/>
        </w:rPr>
        <w:t>Language and Speech</w:t>
      </w:r>
      <w:r w:rsidRPr="00933C16">
        <w:rPr>
          <w:rFonts w:cs="Arial"/>
          <w:lang w:val="en-US"/>
        </w:rPr>
        <w:t xml:space="preserve">, </w:t>
      </w:r>
      <w:r w:rsidRPr="00933C16">
        <w:rPr>
          <w:rFonts w:cs="Arial"/>
          <w:i/>
          <w:iCs/>
          <w:lang w:val="en-US"/>
        </w:rPr>
        <w:t>61</w:t>
      </w:r>
      <w:r w:rsidRPr="00933C16">
        <w:rPr>
          <w:rFonts w:cs="Arial"/>
          <w:lang w:val="en-US"/>
        </w:rPr>
        <w:t>(3), 480–512. https://doi.org/10.1177/0023830917737110</w:t>
      </w:r>
    </w:p>
    <w:p w14:paraId="49E9E8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asso, J. (2022). </w:t>
      </w:r>
      <w:r w:rsidRPr="00933C16">
        <w:rPr>
          <w:rFonts w:cs="Arial"/>
          <w:i/>
          <w:iCs/>
          <w:lang w:val="en-US"/>
        </w:rPr>
        <w:t>How Does Parent Input Influence Bilingual Children’s Knowledge and Use of Spanish Subjunctive? A Dyadic Study</w:t>
      </w:r>
      <w:r w:rsidRPr="00933C16">
        <w:rPr>
          <w:rFonts w:cs="Arial"/>
          <w:lang w:val="en-US"/>
        </w:rPr>
        <w:t xml:space="preserve"> [Dissertation]. University of Texas at Austin.</w:t>
      </w:r>
    </w:p>
    <w:p w14:paraId="2D9BBB47"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uzek, T. S. (2016). </w:t>
      </w:r>
      <w:r w:rsidRPr="00933C16">
        <w:rPr>
          <w:rFonts w:cs="Arial"/>
          <w:i/>
          <w:iCs/>
          <w:lang w:val="en-US"/>
        </w:rPr>
        <w:t>Acceptability Judgement Tasks and Grammatical Theory</w:t>
      </w:r>
      <w:r w:rsidRPr="00933C16">
        <w:rPr>
          <w:rFonts w:cs="Arial"/>
          <w:lang w:val="en-US"/>
        </w:rPr>
        <w:t>. University of Oxford.</w:t>
      </w:r>
    </w:p>
    <w:p w14:paraId="4A6C615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ayali, N. (2023). “Does this make sense?”: The effect of matching guise in regional accent on grammatical acceptability judgments. </w:t>
      </w:r>
      <w:r w:rsidRPr="00933C16">
        <w:rPr>
          <w:rFonts w:cs="Arial"/>
          <w:i/>
          <w:iCs/>
          <w:lang w:val="en-US"/>
        </w:rPr>
        <w:t>Proceedings of the Linguistic Society of America</w:t>
      </w:r>
      <w:r w:rsidRPr="00933C16">
        <w:rPr>
          <w:rFonts w:cs="Arial"/>
          <w:lang w:val="en-US"/>
        </w:rPr>
        <w:t xml:space="preserve">, </w:t>
      </w:r>
      <w:r w:rsidRPr="00933C16">
        <w:rPr>
          <w:rFonts w:cs="Arial"/>
          <w:i/>
          <w:iCs/>
          <w:lang w:val="en-US"/>
        </w:rPr>
        <w:t>8</w:t>
      </w:r>
      <w:r w:rsidRPr="00933C16">
        <w:rPr>
          <w:rFonts w:cs="Arial"/>
          <w:lang w:val="en-US"/>
        </w:rPr>
        <w:t>. https://doi.org/10.3765/plsa.v8i1.5525</w:t>
      </w:r>
    </w:p>
    <w:p w14:paraId="3ADE480D"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rifka, M. (2008). Basic notions of information structure. </w:t>
      </w:r>
      <w:r w:rsidRPr="00933C16">
        <w:rPr>
          <w:rFonts w:cs="Arial"/>
          <w:i/>
          <w:iCs/>
          <w:lang w:val="en-US"/>
        </w:rPr>
        <w:t>Acta Linguistica Hungarica</w:t>
      </w:r>
      <w:r w:rsidRPr="00933C16">
        <w:rPr>
          <w:rFonts w:cs="Arial"/>
          <w:lang w:val="en-US"/>
        </w:rPr>
        <w:t xml:space="preserve">, </w:t>
      </w:r>
      <w:r w:rsidRPr="00933C16">
        <w:rPr>
          <w:rFonts w:cs="Arial"/>
          <w:i/>
          <w:iCs/>
          <w:lang w:val="en-US"/>
        </w:rPr>
        <w:t>55</w:t>
      </w:r>
      <w:r w:rsidRPr="00933C16">
        <w:rPr>
          <w:rFonts w:cs="Arial"/>
          <w:lang w:val="en-US"/>
        </w:rPr>
        <w:t>(3–4), 243–276. https://doi.org/10.1556/ALing.55.2008.3-4.2</w:t>
      </w:r>
    </w:p>
    <w:p w14:paraId="7C7EFC93"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Lambrecht, K. (1994). </w:t>
      </w:r>
      <w:r w:rsidRPr="00933C16">
        <w:rPr>
          <w:rFonts w:cs="Arial"/>
          <w:i/>
          <w:iCs/>
          <w:lang w:val="en-US"/>
        </w:rPr>
        <w:t>Information structure and sentence form: Topic, focus, and the mental representations of discourse referents</w:t>
      </w:r>
      <w:r w:rsidRPr="00933C16">
        <w:rPr>
          <w:rFonts w:cs="Arial"/>
          <w:lang w:val="en-US"/>
        </w:rPr>
        <w:t>. Cambridge University Press.</w:t>
      </w:r>
    </w:p>
    <w:p w14:paraId="2EAC9C2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Lobeck, A. C. (1995). </w:t>
      </w:r>
      <w:r w:rsidRPr="00933C16">
        <w:rPr>
          <w:rFonts w:cs="Arial"/>
          <w:i/>
          <w:iCs/>
          <w:lang w:val="en-US"/>
        </w:rPr>
        <w:t>Ellipsis: Functional heads, licensing, and identification</w:t>
      </w:r>
      <w:r w:rsidRPr="00933C16">
        <w:rPr>
          <w:rFonts w:cs="Arial"/>
          <w:lang w:val="en-US"/>
        </w:rPr>
        <w:t>. Oxford University Press.</w:t>
      </w:r>
    </w:p>
    <w:p w14:paraId="2EEF2450"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05). Fragments and ellipsis. </w:t>
      </w:r>
      <w:r w:rsidRPr="00933C16">
        <w:rPr>
          <w:rFonts w:cs="Arial"/>
          <w:i/>
          <w:iCs/>
          <w:lang w:val="en-US"/>
        </w:rPr>
        <w:t>Linguistics and Philosophy</w:t>
      </w:r>
      <w:r w:rsidRPr="00933C16">
        <w:rPr>
          <w:rFonts w:cs="Arial"/>
          <w:lang w:val="en-US"/>
        </w:rPr>
        <w:t xml:space="preserve">, </w:t>
      </w:r>
      <w:r w:rsidRPr="00933C16">
        <w:rPr>
          <w:rFonts w:cs="Arial"/>
          <w:i/>
          <w:iCs/>
          <w:lang w:val="en-US"/>
        </w:rPr>
        <w:t>27</w:t>
      </w:r>
      <w:r w:rsidRPr="00933C16">
        <w:rPr>
          <w:rFonts w:cs="Arial"/>
          <w:lang w:val="en-US"/>
        </w:rPr>
        <w:t>(6), 661–738. https://doi.org/10.1007/s10988-005-7378-3</w:t>
      </w:r>
    </w:p>
    <w:p w14:paraId="2750E7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19). Ellipsis: A survey of analytical approaches. In J. Van Craenenbroeck &amp; T. Temmerman (Eds.), </w:t>
      </w:r>
      <w:r w:rsidRPr="00933C16">
        <w:rPr>
          <w:rFonts w:cs="Arial"/>
          <w:i/>
          <w:iCs/>
          <w:lang w:val="en-US"/>
        </w:rPr>
        <w:t>The Oxford Handbook of Ellipsis</w:t>
      </w:r>
      <w:r w:rsidRPr="00933C16">
        <w:rPr>
          <w:rFonts w:cs="Arial"/>
          <w:lang w:val="en-US"/>
        </w:rPr>
        <w:t xml:space="preserve"> (1st ed., pp. 19–45). Oxford University Press. https://doi.org/10.1093/oxfordhb/9780198712398.013.2</w:t>
      </w:r>
    </w:p>
    <w:p w14:paraId="65E056A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urers, D., Ziai, R., Amaral, L., Boyd, A., Dimitrov, A., Metcalf, V., &amp; Ott, N. (2010). Enhancing Authentic Web Pages for Language Learners. </w:t>
      </w:r>
      <w:r w:rsidRPr="00933C16">
        <w:rPr>
          <w:rFonts w:cs="Arial"/>
          <w:i/>
          <w:iCs/>
          <w:lang w:val="en-US"/>
        </w:rPr>
        <w:t>Proceedings of the NAACL HLT 2010 Fifth Workshop on Innovative Use of NLP for Building Educational Applications</w:t>
      </w:r>
      <w:r w:rsidRPr="00933C16">
        <w:rPr>
          <w:rFonts w:cs="Arial"/>
          <w:lang w:val="en-US"/>
        </w:rPr>
        <w:t>.</w:t>
      </w:r>
    </w:p>
    <w:p w14:paraId="6A68658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Opitz, A., &amp; Bordag, D. (2022). THE IMPACT OF ORTHOGRAPHY ON LEXICAL ACCESS: THE CASE OF CAPITALIZATION AND WORD CATEGORY INFORMATION IN L1 AND L2 GERMAN. </w:t>
      </w:r>
      <w:r w:rsidRPr="00933C16">
        <w:rPr>
          <w:rFonts w:cs="Arial"/>
          <w:i/>
          <w:iCs/>
          <w:lang w:val="en-US"/>
        </w:rPr>
        <w:t>Studies in Second Language Acquisition</w:t>
      </w:r>
      <w:r w:rsidRPr="00933C16">
        <w:rPr>
          <w:rFonts w:cs="Arial"/>
          <w:lang w:val="en-US"/>
        </w:rPr>
        <w:t xml:space="preserve">, </w:t>
      </w:r>
      <w:r w:rsidRPr="00933C16">
        <w:rPr>
          <w:rFonts w:cs="Arial"/>
          <w:i/>
          <w:iCs/>
          <w:lang w:val="en-US"/>
        </w:rPr>
        <w:t>44</w:t>
      </w:r>
      <w:r w:rsidRPr="00933C16">
        <w:rPr>
          <w:rFonts w:cs="Arial"/>
          <w:lang w:val="en-US"/>
        </w:rPr>
        <w:t>(4), 1194–1209. https://doi.org/10.1017/S0272263121000711</w:t>
      </w:r>
    </w:p>
    <w:p w14:paraId="420B123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alan, S., &amp; Schitter, C. (2018). Prolific.ac—A subject pool for online experiments. </w:t>
      </w:r>
      <w:r w:rsidRPr="00933C16">
        <w:rPr>
          <w:rFonts w:cs="Arial"/>
          <w:i/>
          <w:iCs/>
          <w:lang w:val="en-US"/>
        </w:rPr>
        <w:t>Journal of Behavioral and Experimental Finance</w:t>
      </w:r>
      <w:r w:rsidRPr="00933C16">
        <w:rPr>
          <w:rFonts w:cs="Arial"/>
          <w:lang w:val="en-US"/>
        </w:rPr>
        <w:t xml:space="preserve">, </w:t>
      </w:r>
      <w:r w:rsidRPr="00933C16">
        <w:rPr>
          <w:rFonts w:cs="Arial"/>
          <w:i/>
          <w:iCs/>
          <w:lang w:val="en-US"/>
        </w:rPr>
        <w:t>17</w:t>
      </w:r>
      <w:r w:rsidRPr="00933C16">
        <w:rPr>
          <w:rFonts w:cs="Arial"/>
          <w:lang w:val="en-US"/>
        </w:rPr>
        <w:t>, 22–27. https://doi.org/10.1016/j.jbef.2017.12.004</w:t>
      </w:r>
    </w:p>
    <w:p w14:paraId="3DC636E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hillips, C., &amp; Parker, D. (2014). The psycholinguistics of ellipsis. </w:t>
      </w:r>
      <w:r w:rsidRPr="00933C16">
        <w:rPr>
          <w:rFonts w:cs="Arial"/>
          <w:i/>
          <w:iCs/>
          <w:lang w:val="en-US"/>
        </w:rPr>
        <w:t>Lingua</w:t>
      </w:r>
      <w:r w:rsidRPr="00933C16">
        <w:rPr>
          <w:rFonts w:cs="Arial"/>
          <w:lang w:val="en-US"/>
        </w:rPr>
        <w:t xml:space="preserve">, </w:t>
      </w:r>
      <w:r w:rsidRPr="00933C16">
        <w:rPr>
          <w:rFonts w:cs="Arial"/>
          <w:i/>
          <w:iCs/>
          <w:lang w:val="en-US"/>
        </w:rPr>
        <w:t>151</w:t>
      </w:r>
      <w:r w:rsidRPr="00933C16">
        <w:rPr>
          <w:rFonts w:cs="Arial"/>
          <w:lang w:val="en-US"/>
        </w:rPr>
        <w:t>, 78–95. https://doi.org/10.1016/j.lingua.2013.10.003</w:t>
      </w:r>
    </w:p>
    <w:p w14:paraId="7834DF8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Rasekhi, V., &amp; Harris, J. A. (2021). Resolving ambiguous polarity stripping ellipsis structures in Persian. </w:t>
      </w:r>
      <w:r w:rsidRPr="00933C16">
        <w:rPr>
          <w:rFonts w:cs="Arial"/>
          <w:i/>
          <w:iCs/>
          <w:lang w:val="en-US"/>
        </w:rPr>
        <w:t>Glossa: A Journal of General Linguistics</w:t>
      </w:r>
      <w:r w:rsidRPr="00933C16">
        <w:rPr>
          <w:rFonts w:cs="Arial"/>
          <w:lang w:val="en-US"/>
        </w:rPr>
        <w:t xml:space="preserve">, </w:t>
      </w:r>
      <w:r w:rsidRPr="00933C16">
        <w:rPr>
          <w:rFonts w:cs="Arial"/>
          <w:i/>
          <w:iCs/>
          <w:lang w:val="en-US"/>
        </w:rPr>
        <w:t>6</w:t>
      </w:r>
      <w:r w:rsidRPr="00933C16">
        <w:rPr>
          <w:rFonts w:cs="Arial"/>
          <w:lang w:val="en-US"/>
        </w:rPr>
        <w:t>(1), 1–31. https://doi.org/10.16995/glossa.5881</w:t>
      </w:r>
    </w:p>
    <w:p w14:paraId="1F6F62C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chütze, C. T. (2016). The empirical base of linguistics: Grammaticality judgments and linguistic methodology [Application/pdf]. </w:t>
      </w:r>
      <w:r w:rsidRPr="00933C16">
        <w:rPr>
          <w:rFonts w:cs="Arial"/>
          <w:i/>
          <w:iCs/>
          <w:lang w:val="en-US"/>
        </w:rPr>
        <w:t>Classics in Linguistics</w:t>
      </w:r>
      <w:r w:rsidRPr="00933C16">
        <w:rPr>
          <w:rFonts w:cs="Arial"/>
          <w:lang w:val="en-US"/>
        </w:rPr>
        <w:t>, 1.01 MB. https://doi.org/10.17169/LANGSCI.B89.100</w:t>
      </w:r>
    </w:p>
    <w:p w14:paraId="0F2D638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edarous, Y., &amp; Namboodiripad, S. (2020). Using audio stimuli in acceptability judgment experiments. </w:t>
      </w:r>
      <w:r w:rsidRPr="00933C16">
        <w:rPr>
          <w:rFonts w:cs="Arial"/>
          <w:i/>
          <w:iCs/>
          <w:lang w:val="en-US"/>
        </w:rPr>
        <w:t>Language and Linguistics Compass</w:t>
      </w:r>
      <w:r w:rsidRPr="00933C16">
        <w:rPr>
          <w:rFonts w:cs="Arial"/>
          <w:lang w:val="en-US"/>
        </w:rPr>
        <w:t xml:space="preserve">, </w:t>
      </w:r>
      <w:r w:rsidRPr="00933C16">
        <w:rPr>
          <w:rFonts w:cs="Arial"/>
          <w:i/>
          <w:iCs/>
          <w:lang w:val="en-US"/>
        </w:rPr>
        <w:t>14</w:t>
      </w:r>
      <w:r w:rsidRPr="00933C16">
        <w:rPr>
          <w:rFonts w:cs="Arial"/>
          <w:lang w:val="en-US"/>
        </w:rPr>
        <w:t>(8), 1–21. https://doi.org/10.1111/lnc3.12377</w:t>
      </w:r>
    </w:p>
    <w:p w14:paraId="5B4F255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Sprouse, J., Schütze, C. T., &amp; Almeida, D. (2013). A comparison of informal and formal acceptability judgments using a random sample from Linguistic Inquiry 2001–2010. </w:t>
      </w:r>
      <w:r w:rsidRPr="00933C16">
        <w:rPr>
          <w:rFonts w:cs="Arial"/>
          <w:i/>
          <w:iCs/>
          <w:lang w:val="en-US"/>
        </w:rPr>
        <w:t>Lingua</w:t>
      </w:r>
      <w:r w:rsidRPr="00933C16">
        <w:rPr>
          <w:rFonts w:cs="Arial"/>
          <w:lang w:val="en-US"/>
        </w:rPr>
        <w:t xml:space="preserve">, </w:t>
      </w:r>
      <w:r w:rsidRPr="00933C16">
        <w:rPr>
          <w:rFonts w:cs="Arial"/>
          <w:i/>
          <w:iCs/>
          <w:lang w:val="en-US"/>
        </w:rPr>
        <w:t>134</w:t>
      </w:r>
      <w:r w:rsidRPr="00933C16">
        <w:rPr>
          <w:rFonts w:cs="Arial"/>
          <w:lang w:val="en-US"/>
        </w:rPr>
        <w:t>, 219–248. https://doi.org/10.1016/j.lingua.2013.07.002</w:t>
      </w:r>
    </w:p>
    <w:p w14:paraId="0657DCB7"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M. (2012). Focus and givenness: A unified approach. In I. Kučerová &amp; A. Neeleman (Eds.), </w:t>
      </w:r>
      <w:r w:rsidRPr="00933C16">
        <w:rPr>
          <w:rFonts w:cs="Arial"/>
          <w:i/>
          <w:iCs/>
          <w:lang w:val="en-US"/>
        </w:rPr>
        <w:t>Contrasts and Positions in Information Structure</w:t>
      </w:r>
      <w:r w:rsidRPr="00933C16">
        <w:rPr>
          <w:rFonts w:cs="Arial"/>
          <w:lang w:val="en-US"/>
        </w:rPr>
        <w:t xml:space="preserve"> (1st ed., pp. 102–147). Cambridge University Press. https://doi.org/10.1017/CBO9780511740084.007</w:t>
      </w:r>
    </w:p>
    <w:p w14:paraId="73BAF9B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P. S. (1999). The synthesis of German contrastive focus. </w:t>
      </w:r>
      <w:r w:rsidRPr="00933C16">
        <w:rPr>
          <w:rFonts w:cs="Arial"/>
          <w:i/>
          <w:iCs/>
          <w:lang w:val="en-US"/>
        </w:rPr>
        <w:t>Proceedings of the 14th ICPhS</w:t>
      </w:r>
      <w:r w:rsidRPr="00933C16">
        <w:rPr>
          <w:rFonts w:cs="Arial"/>
          <w:lang w:val="en-US"/>
        </w:rPr>
        <w:t>, 1529–1532.</w:t>
      </w:r>
    </w:p>
    <w:p w14:paraId="670C071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ierzba, M., Brown, J. M. M., &amp; Fanselow, G. (2023). The syntactic flexibility of German and English idioms: Evidence from acceptability rating experiments. </w:t>
      </w:r>
      <w:r w:rsidRPr="00933C16">
        <w:rPr>
          <w:rFonts w:cs="Arial"/>
          <w:i/>
          <w:iCs/>
          <w:lang w:val="en-US"/>
        </w:rPr>
        <w:t>Journal of Linguistics</w:t>
      </w:r>
      <w:r w:rsidRPr="00933C16">
        <w:rPr>
          <w:rFonts w:cs="Arial"/>
          <w:lang w:val="en-US"/>
        </w:rPr>
        <w:t>, 1–38. https://doi.org/10.1017/S0022226723000105</w:t>
      </w:r>
    </w:p>
    <w:p w14:paraId="53794DE1" w14:textId="77777777" w:rsidR="00933C16" w:rsidRPr="006940F1" w:rsidRDefault="00933C16" w:rsidP="00D0514D">
      <w:pPr>
        <w:pStyle w:val="Literaturverzeichnis"/>
        <w:spacing w:line="360" w:lineRule="auto"/>
        <w:jc w:val="both"/>
        <w:rPr>
          <w:rFonts w:cs="Arial"/>
          <w:lang w:val="en-US"/>
        </w:rPr>
      </w:pPr>
      <w:r w:rsidRPr="00933C16">
        <w:rPr>
          <w:rFonts w:cs="Arial"/>
          <w:lang w:val="en-US"/>
        </w:rPr>
        <w:t xml:space="preserve">Winkler, S. (2019). Ellipsis and Prosody. In J. Van Craenenbroeck &amp; T. Temmerman (Eds.), </w:t>
      </w:r>
      <w:r w:rsidRPr="00933C16">
        <w:rPr>
          <w:rFonts w:cs="Arial"/>
          <w:i/>
          <w:iCs/>
          <w:lang w:val="en-US"/>
        </w:rPr>
        <w:t>The Oxford Handbook of Ellipsis</w:t>
      </w:r>
      <w:r w:rsidRPr="00933C16">
        <w:rPr>
          <w:rFonts w:cs="Arial"/>
          <w:lang w:val="en-US"/>
        </w:rPr>
        <w:t xml:space="preserve"> (1st ed., pp. 357–386). </w:t>
      </w:r>
      <w:r w:rsidRPr="006940F1">
        <w:rPr>
          <w:rFonts w:cs="Arial"/>
          <w:lang w:val="en-US"/>
        </w:rPr>
        <w:t>Oxford University Press. https://doi.org/10.1093/oxfordhb/9780198712398.013.15</w:t>
      </w:r>
    </w:p>
    <w:p w14:paraId="4087753A" w14:textId="72929FF0"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69" w:name="_Toc143514977"/>
      <w:r w:rsidRPr="007D080B">
        <w:rPr>
          <w:rFonts w:cs="Arial"/>
          <w:szCs w:val="24"/>
          <w:lang w:val="en-US"/>
        </w:rPr>
        <w:lastRenderedPageBreak/>
        <w:t>8. Appendix</w:t>
      </w:r>
      <w:bookmarkEnd w:id="69"/>
    </w:p>
    <w:p w14:paraId="01F8F347" w14:textId="2FE58D83" w:rsidR="00B53A17" w:rsidRPr="007D080B" w:rsidRDefault="00B53A17" w:rsidP="00B53A17">
      <w:pPr>
        <w:pStyle w:val="berschrift2"/>
        <w:rPr>
          <w:rFonts w:cs="Arial"/>
        </w:rPr>
      </w:pPr>
      <w:bookmarkStart w:id="70" w:name="_Toc143514978"/>
      <w:r w:rsidRPr="007D080B">
        <w:rPr>
          <w:rFonts w:cs="Arial"/>
        </w:rPr>
        <w:t xml:space="preserve">8.1 </w:t>
      </w:r>
      <w:r w:rsidR="001B128C" w:rsidRPr="007D080B">
        <w:rPr>
          <w:rFonts w:cs="Arial"/>
        </w:rPr>
        <w:t>Abbreviations, symbols and other n</w:t>
      </w:r>
      <w:r w:rsidRPr="007D080B">
        <w:rPr>
          <w:rFonts w:cs="Arial"/>
        </w:rPr>
        <w:t xml:space="preserve">otational </w:t>
      </w:r>
      <w:r w:rsidR="001B128C" w:rsidRPr="007D080B">
        <w:rPr>
          <w:rFonts w:cs="Arial"/>
        </w:rPr>
        <w:t>c</w:t>
      </w:r>
      <w:r w:rsidRPr="007D080B">
        <w:rPr>
          <w:rFonts w:cs="Arial"/>
        </w:rPr>
        <w:t>onventions</w:t>
      </w:r>
      <w:bookmarkEnd w:id="70"/>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3F63F543" w14:textId="72613AA7" w:rsidR="002F7D31" w:rsidRDefault="002F7D31"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felicitous</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6FC15041" w14:textId="5CC7762F" w:rsidR="00BB231C" w:rsidRDefault="00BB231C" w:rsidP="001B128C">
      <w:pPr>
        <w:spacing w:after="0" w:line="360" w:lineRule="auto"/>
        <w:rPr>
          <w:rFonts w:cs="Arial"/>
          <w:szCs w:val="24"/>
          <w:lang w:val="en-US"/>
        </w:rPr>
      </w:pPr>
      <w:r>
        <w:rPr>
          <w:rFonts w:cs="Arial"/>
          <w:szCs w:val="24"/>
          <w:lang w:val="en-US"/>
        </w:rPr>
        <w:t>_</w:t>
      </w:r>
      <w:r>
        <w:rPr>
          <w:rFonts w:cs="Arial"/>
          <w:szCs w:val="24"/>
          <w:lang w:val="en-US"/>
        </w:rPr>
        <w:tab/>
      </w:r>
      <w:r>
        <w:rPr>
          <w:rFonts w:cs="Arial"/>
          <w:szCs w:val="24"/>
          <w:lang w:val="en-US"/>
        </w:rPr>
        <w:tab/>
      </w:r>
      <w:r>
        <w:rPr>
          <w:rFonts w:cs="Arial"/>
          <w:szCs w:val="24"/>
          <w:lang w:val="en-US"/>
        </w:rPr>
        <w:tab/>
      </w:r>
      <w:r>
        <w:rPr>
          <w:rFonts w:cs="Arial"/>
          <w:szCs w:val="24"/>
          <w:lang w:val="en-US"/>
        </w:rPr>
        <w:tab/>
        <w:t>omitted linguistic material</w:t>
      </w:r>
    </w:p>
    <w:p w14:paraId="3EDEE2E5" w14:textId="38D58BF2" w:rsidR="00AE7826" w:rsidRDefault="00AE7826" w:rsidP="001B128C">
      <w:pPr>
        <w:spacing w:after="0" w:line="360" w:lineRule="auto"/>
        <w:rPr>
          <w:rFonts w:cs="Arial"/>
          <w:szCs w:val="24"/>
          <w:lang w:val="en-US"/>
        </w:rPr>
      </w:pPr>
      <w:r>
        <w:rPr>
          <w:rFonts w:cs="Arial"/>
          <w:szCs w:val="24"/>
          <w:lang w:val="en-US"/>
        </w:rPr>
        <w:t>XP</w:t>
      </w:r>
      <w:r>
        <w:rPr>
          <w:rFonts w:cs="Arial"/>
          <w:szCs w:val="24"/>
          <w:vertAlign w:val="superscript"/>
          <w:lang w:val="en-US"/>
        </w:rPr>
        <w:t>i</w:t>
      </w:r>
      <w:r>
        <w:rPr>
          <w:rFonts w:cs="Arial"/>
          <w:szCs w:val="24"/>
          <w:lang w:val="en-US"/>
        </w:rPr>
        <w:t xml:space="preserve"> … </w:t>
      </w:r>
      <w:r w:rsidR="001B2C2D">
        <w:rPr>
          <w:rFonts w:cs="Arial"/>
          <w:szCs w:val="24"/>
          <w:lang w:val="en-US"/>
        </w:rPr>
        <w:t>Y</w:t>
      </w:r>
      <w:r>
        <w:rPr>
          <w:rFonts w:cs="Arial"/>
          <w:szCs w:val="24"/>
          <w:lang w:val="en-US"/>
        </w:rPr>
        <w:t>P</w:t>
      </w:r>
      <w:r>
        <w:rPr>
          <w:rFonts w:cs="Arial"/>
          <w:szCs w:val="24"/>
          <w:vertAlign w:val="superscript"/>
          <w:lang w:val="en-US"/>
        </w:rPr>
        <w:t>i</w:t>
      </w:r>
      <w:r>
        <w:rPr>
          <w:rFonts w:cs="Arial"/>
          <w:szCs w:val="24"/>
          <w:lang w:val="en-US"/>
        </w:rPr>
        <w:tab/>
      </w:r>
      <w:r>
        <w:rPr>
          <w:rFonts w:cs="Arial"/>
          <w:szCs w:val="24"/>
          <w:lang w:val="en-US"/>
        </w:rPr>
        <w:tab/>
      </w:r>
      <w:r w:rsidR="0011756F">
        <w:rPr>
          <w:rFonts w:cs="Arial"/>
          <w:szCs w:val="24"/>
          <w:lang w:val="en-US"/>
        </w:rPr>
        <w:tab/>
      </w:r>
      <w:r>
        <w:rPr>
          <w:rFonts w:cs="Arial"/>
          <w:szCs w:val="24"/>
          <w:lang w:val="en-US"/>
        </w:rPr>
        <w:t>coreference</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r>
        <w:rPr>
          <w:rFonts w:cs="Arial"/>
          <w:szCs w:val="24"/>
          <w:vertAlign w:val="subscript"/>
          <w:lang w:val="en-US"/>
        </w:rPr>
        <w:t>F</w:t>
      </w:r>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6483FC8E" w14:textId="40DE9D7E" w:rsidR="00A630BF" w:rsidRPr="00A630BF" w:rsidRDefault="00A630BF" w:rsidP="001B128C">
      <w:pPr>
        <w:spacing w:after="0" w:line="360" w:lineRule="auto"/>
        <w:rPr>
          <w:rFonts w:cs="Arial"/>
          <w:szCs w:val="24"/>
          <w:lang w:val="en-US"/>
        </w:rPr>
      </w:pPr>
      <w:r>
        <w:rPr>
          <w:rFonts w:cs="Arial"/>
          <w:smallCaps/>
          <w:szCs w:val="24"/>
          <w:lang w:val="en-US"/>
        </w:rPr>
        <w:t>acc</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usative</w:t>
      </w:r>
    </w:p>
    <w:p w14:paraId="7D4B6F59" w14:textId="374CB9AC"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eptability judgment tasks</w:t>
      </w:r>
    </w:p>
    <w:p w14:paraId="18B2D7C1" w14:textId="32715406" w:rsidR="00054A3D" w:rsidRDefault="00054A3D" w:rsidP="001B128C">
      <w:pPr>
        <w:spacing w:after="0" w:line="360" w:lineRule="auto"/>
        <w:rPr>
          <w:rFonts w:cs="Arial"/>
          <w:szCs w:val="24"/>
          <w:lang w:val="en-US"/>
        </w:rPr>
      </w:pPr>
      <w:r>
        <w:rPr>
          <w:rFonts w:cs="Arial"/>
          <w:szCs w:val="24"/>
          <w:lang w:val="en-US"/>
        </w:rPr>
        <w:t>A-movement</w:t>
      </w:r>
      <w:r w:rsidR="0011756F">
        <w:rPr>
          <w:rFonts w:cs="Arial"/>
          <w:szCs w:val="24"/>
          <w:lang w:val="en-US"/>
        </w:rPr>
        <w:t xml:space="preserve"> </w:t>
      </w:r>
      <w:r w:rsidR="0011756F">
        <w:rPr>
          <w:rFonts w:cs="Arial"/>
          <w:szCs w:val="24"/>
          <w:lang w:val="en-US"/>
        </w:rPr>
        <w:tab/>
      </w:r>
      <w:r w:rsidR="0011756F">
        <w:rPr>
          <w:rFonts w:cs="Arial"/>
          <w:szCs w:val="24"/>
          <w:lang w:val="en-US"/>
        </w:rPr>
        <w:tab/>
      </w:r>
      <w:r>
        <w:rPr>
          <w:rFonts w:cs="Arial"/>
          <w:szCs w:val="24"/>
          <w:lang w:val="en-US"/>
        </w:rPr>
        <w:t>argument movement</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4BF8C82B" w14:textId="5B39E12F" w:rsidR="00307F11" w:rsidRDefault="00307F11" w:rsidP="001B128C">
      <w:pPr>
        <w:spacing w:after="0" w:line="360" w:lineRule="auto"/>
        <w:rPr>
          <w:rFonts w:cs="Arial"/>
          <w:szCs w:val="24"/>
          <w:lang w:val="en-US"/>
        </w:rPr>
      </w:pPr>
      <w:r w:rsidRPr="00307F11">
        <w:rPr>
          <w:rFonts w:cs="Arial"/>
          <w:smallCaps/>
          <w:szCs w:val="24"/>
          <w:lang w:val="en-US"/>
        </w:rPr>
        <w:t>da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dative</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70AA68BC" w14:textId="5680A775" w:rsidR="00656470" w:rsidRDefault="00656470" w:rsidP="001B128C">
      <w:pPr>
        <w:spacing w:after="0" w:line="360" w:lineRule="auto"/>
        <w:rPr>
          <w:rFonts w:cs="Arial"/>
          <w:szCs w:val="24"/>
          <w:lang w:val="en-US"/>
        </w:rPr>
      </w:pPr>
      <w:r>
        <w:rPr>
          <w:rFonts w:cs="Arial"/>
          <w:szCs w:val="24"/>
          <w:lang w:val="en-US"/>
        </w:rPr>
        <w:t>iff</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f and only if</w:t>
      </w:r>
    </w:p>
    <w:p w14:paraId="4AC57C8F" w14:textId="76C8690F" w:rsidR="008D58CF" w:rsidRDefault="008D58CF" w:rsidP="001B128C">
      <w:pPr>
        <w:spacing w:after="0" w:line="360" w:lineRule="auto"/>
        <w:rPr>
          <w:rFonts w:cs="Arial"/>
          <w:szCs w:val="24"/>
          <w:lang w:val="en-US"/>
        </w:rPr>
      </w:pPr>
      <w:r>
        <w:rPr>
          <w:rFonts w:cs="Arial"/>
          <w:szCs w:val="24"/>
          <w:lang w:val="en-US"/>
        </w:rPr>
        <w:t>MaxQUD</w:t>
      </w:r>
      <w:r>
        <w:rPr>
          <w:rFonts w:cs="Arial"/>
          <w:szCs w:val="24"/>
          <w:lang w:val="en-US"/>
        </w:rPr>
        <w:tab/>
      </w:r>
      <w:r>
        <w:rPr>
          <w:rFonts w:cs="Arial"/>
          <w:szCs w:val="24"/>
          <w:lang w:val="en-US"/>
        </w:rPr>
        <w:tab/>
      </w:r>
      <w:r>
        <w:rPr>
          <w:rFonts w:cs="Arial"/>
          <w:szCs w:val="24"/>
          <w:lang w:val="en-US"/>
        </w:rPr>
        <w:tab/>
        <w:t>maximal QUD</w:t>
      </w:r>
    </w:p>
    <w:p w14:paraId="372CD963" w14:textId="651C642C" w:rsidR="00A630BF" w:rsidRPr="00A630BF" w:rsidRDefault="00A630BF" w:rsidP="001B128C">
      <w:pPr>
        <w:spacing w:after="0" w:line="360" w:lineRule="auto"/>
        <w:rPr>
          <w:rFonts w:cs="Arial"/>
          <w:szCs w:val="24"/>
          <w:lang w:val="en-US"/>
        </w:rPr>
      </w:pPr>
      <w:r>
        <w:rPr>
          <w:rFonts w:cs="Arial"/>
          <w:smallCaps/>
          <w:szCs w:val="24"/>
          <w:lang w:val="en-US"/>
        </w:rPr>
        <w:t>nom</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nominative</w:t>
      </w:r>
    </w:p>
    <w:p w14:paraId="600A23CA" w14:textId="0D3BE632" w:rsidR="008906B7" w:rsidRDefault="008906B7" w:rsidP="001B128C">
      <w:pPr>
        <w:spacing w:after="0" w:line="360" w:lineRule="auto"/>
        <w:rPr>
          <w:rFonts w:cs="Arial"/>
          <w:szCs w:val="24"/>
          <w:lang w:val="en-US"/>
        </w:rPr>
      </w:pPr>
      <w:r>
        <w:rPr>
          <w:rFonts w:cs="Arial"/>
          <w:szCs w:val="24"/>
          <w:lang w:val="en-US"/>
        </w:rPr>
        <w:t>p-omission</w:t>
      </w:r>
      <w:r>
        <w:rPr>
          <w:rFonts w:cs="Arial"/>
          <w:szCs w:val="24"/>
          <w:lang w:val="en-US"/>
        </w:rPr>
        <w:tab/>
      </w:r>
      <w:r w:rsidR="0011756F">
        <w:rPr>
          <w:rFonts w:cs="Arial"/>
          <w:szCs w:val="24"/>
          <w:lang w:val="en-US"/>
        </w:rPr>
        <w:tab/>
      </w:r>
      <w:r>
        <w:rPr>
          <w:rFonts w:cs="Arial"/>
          <w:szCs w:val="24"/>
          <w:lang w:val="en-US"/>
        </w:rPr>
        <w:t>preposition-omission</w:t>
      </w:r>
    </w:p>
    <w:p w14:paraId="43A5CC08" w14:textId="4DFAC974" w:rsidR="008906B7" w:rsidRDefault="008906B7" w:rsidP="001B128C">
      <w:pPr>
        <w:spacing w:after="0" w:line="360" w:lineRule="auto"/>
        <w:rPr>
          <w:rFonts w:cs="Arial"/>
          <w:szCs w:val="24"/>
          <w:lang w:val="en-US"/>
        </w:rPr>
      </w:pPr>
      <w:r>
        <w:rPr>
          <w:rFonts w:cs="Arial"/>
          <w:szCs w:val="24"/>
          <w:lang w:val="en-US"/>
        </w:rPr>
        <w:t>p-stranding</w:t>
      </w:r>
      <w:r>
        <w:rPr>
          <w:rFonts w:cs="Arial"/>
          <w:szCs w:val="24"/>
          <w:lang w:val="en-US"/>
        </w:rPr>
        <w:tab/>
      </w:r>
      <w:r w:rsidR="0011756F">
        <w:rPr>
          <w:rFonts w:cs="Arial"/>
          <w:szCs w:val="24"/>
          <w:lang w:val="en-US"/>
        </w:rPr>
        <w:tab/>
      </w:r>
      <w:r>
        <w:rPr>
          <w:rFonts w:cs="Arial"/>
          <w:szCs w:val="24"/>
          <w:lang w:val="en-US"/>
        </w:rPr>
        <w:t>preposition-stranding</w:t>
      </w:r>
    </w:p>
    <w:p w14:paraId="50C20EDF" w14:textId="15FEFE13" w:rsidR="008D58CF" w:rsidRDefault="008D58CF" w:rsidP="001B128C">
      <w:pPr>
        <w:spacing w:after="0" w:line="360" w:lineRule="auto"/>
        <w:rPr>
          <w:rFonts w:cs="Arial"/>
          <w:szCs w:val="24"/>
          <w:lang w:val="en-US"/>
        </w:rPr>
      </w:pPr>
      <w:r>
        <w:rPr>
          <w:rFonts w:cs="Arial"/>
          <w:szCs w:val="24"/>
          <w:lang w:val="en-US"/>
        </w:rPr>
        <w:t>QUD</w:t>
      </w:r>
      <w:r>
        <w:rPr>
          <w:rFonts w:cs="Arial"/>
          <w:szCs w:val="24"/>
          <w:lang w:val="en-US"/>
        </w:rPr>
        <w:tab/>
      </w:r>
      <w:r>
        <w:rPr>
          <w:rFonts w:cs="Arial"/>
          <w:szCs w:val="24"/>
          <w:lang w:val="en-US"/>
        </w:rPr>
        <w:tab/>
      </w:r>
      <w:r>
        <w:rPr>
          <w:rFonts w:cs="Arial"/>
          <w:szCs w:val="24"/>
          <w:lang w:val="en-US"/>
        </w:rPr>
        <w:tab/>
      </w:r>
      <w:r>
        <w:rPr>
          <w:rFonts w:cs="Arial"/>
          <w:szCs w:val="24"/>
          <w:lang w:val="en-US"/>
        </w:rPr>
        <w:tab/>
        <w:t>Question Under Discussion</w:t>
      </w:r>
    </w:p>
    <w:p w14:paraId="78320B7A" w14:textId="1A468381" w:rsidR="000C3450" w:rsidRDefault="000C3450" w:rsidP="001B128C">
      <w:pPr>
        <w:spacing w:after="0" w:line="360" w:lineRule="auto"/>
        <w:rPr>
          <w:rFonts w:cs="Arial"/>
          <w:szCs w:val="24"/>
          <w:lang w:val="en-US"/>
        </w:rPr>
      </w:pPr>
      <w:r>
        <w:rPr>
          <w:rFonts w:cs="Arial"/>
          <w:szCs w:val="24"/>
          <w:lang w:val="en-US"/>
        </w:rPr>
        <w:t>SVO</w:t>
      </w:r>
      <w:r>
        <w:rPr>
          <w:rFonts w:cs="Arial"/>
          <w:szCs w:val="24"/>
          <w:lang w:val="en-US"/>
        </w:rPr>
        <w:tab/>
      </w:r>
      <w:r>
        <w:rPr>
          <w:rFonts w:cs="Arial"/>
          <w:szCs w:val="24"/>
          <w:lang w:val="en-US"/>
        </w:rPr>
        <w:tab/>
      </w:r>
      <w:r>
        <w:rPr>
          <w:rFonts w:cs="Arial"/>
          <w:szCs w:val="24"/>
          <w:lang w:val="en-US"/>
        </w:rPr>
        <w:tab/>
      </w:r>
      <w:r>
        <w:rPr>
          <w:rFonts w:cs="Arial"/>
          <w:szCs w:val="24"/>
          <w:lang w:val="en-US"/>
        </w:rPr>
        <w:tab/>
        <w:t>subject-verb-object</w:t>
      </w:r>
      <w:r w:rsidR="00196E47">
        <w:rPr>
          <w:rFonts w:cs="Arial"/>
          <w:szCs w:val="24"/>
          <w:lang w:val="en-US"/>
        </w:rPr>
        <w:t xml:space="preserve"> </w:t>
      </w:r>
    </w:p>
    <w:p w14:paraId="3329D420" w14:textId="290F574F" w:rsidR="008906B7" w:rsidRDefault="008906B7" w:rsidP="001B128C">
      <w:pPr>
        <w:spacing w:after="0" w:line="360" w:lineRule="auto"/>
        <w:rPr>
          <w:rFonts w:cs="Arial"/>
          <w:szCs w:val="24"/>
          <w:lang w:val="en-US"/>
        </w:rPr>
      </w:pPr>
      <w:r>
        <w:rPr>
          <w:rFonts w:cs="Arial"/>
          <w:szCs w:val="24"/>
          <w:lang w:val="en-US"/>
        </w:rPr>
        <w:t>SQA</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sidR="00923EAD">
        <w:rPr>
          <w:rFonts w:cs="Arial"/>
          <w:szCs w:val="24"/>
          <w:lang w:val="en-US"/>
        </w:rPr>
        <w:t>s</w:t>
      </w:r>
      <w:r>
        <w:rPr>
          <w:rFonts w:cs="Arial"/>
          <w:szCs w:val="24"/>
          <w:lang w:val="en-US"/>
        </w:rPr>
        <w:t xml:space="preserve">yntactic </w:t>
      </w:r>
      <w:r w:rsidR="00923EAD">
        <w:rPr>
          <w:rFonts w:cs="Arial"/>
          <w:szCs w:val="24"/>
          <w:lang w:val="en-US"/>
        </w:rPr>
        <w:t>q</w:t>
      </w:r>
      <w:r>
        <w:rPr>
          <w:rFonts w:cs="Arial"/>
          <w:szCs w:val="24"/>
          <w:lang w:val="en-US"/>
        </w:rPr>
        <w:t>uestion approach</w:t>
      </w:r>
    </w:p>
    <w:p w14:paraId="65A2E7F0" w14:textId="6AC05D1D" w:rsidR="008D58CF" w:rsidRPr="007D080B" w:rsidRDefault="008D58CF" w:rsidP="001B128C">
      <w:pPr>
        <w:spacing w:after="0" w:line="360" w:lineRule="auto"/>
        <w:rPr>
          <w:rFonts w:cs="Arial"/>
          <w:szCs w:val="24"/>
          <w:lang w:val="en-US"/>
        </w:rPr>
      </w:pPr>
      <w:r>
        <w:rPr>
          <w:rFonts w:cs="Arial"/>
          <w:szCs w:val="24"/>
          <w:lang w:val="en-US"/>
        </w:rPr>
        <w:t xml:space="preserve"> </w:t>
      </w: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71" w:name="_Toc143514979"/>
      <w:r w:rsidRPr="007D080B">
        <w:rPr>
          <w:rFonts w:cs="Arial"/>
        </w:rPr>
        <w:lastRenderedPageBreak/>
        <w:t xml:space="preserve">8.2 List of </w:t>
      </w:r>
      <w:r w:rsidR="005C23B6">
        <w:rPr>
          <w:rFonts w:cs="Arial"/>
        </w:rPr>
        <w:t>critical items</w:t>
      </w:r>
      <w:bookmarkEnd w:id="71"/>
    </w:p>
    <w:p w14:paraId="59E88656" w14:textId="55819148"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commentRangeStart w:id="72"/>
      <w:r w:rsidRPr="00ED7AF0">
        <w:rPr>
          <w:lang w:val="en-US"/>
        </w:rPr>
        <w:fldChar w:fldCharType="begin"/>
      </w:r>
      <w:r w:rsidRPr="00ED7AF0">
        <w:rPr>
          <w:lang w:val="en-US"/>
        </w:rPr>
        <w:instrText>HYPERLINK "https://shorturl.at/iwR78"</w:instrText>
      </w:r>
      <w:r w:rsidRPr="00ED7AF0">
        <w:rPr>
          <w:lang w:val="en-US"/>
        </w:rPr>
      </w:r>
      <w:r w:rsidRPr="00ED7AF0">
        <w:rPr>
          <w:lang w:val="en-US"/>
        </w:rPr>
        <w:fldChar w:fldCharType="separate"/>
      </w:r>
      <w:r w:rsidRPr="00ED7AF0">
        <w:rPr>
          <w:rStyle w:val="Hyperlink"/>
          <w:color w:val="auto"/>
          <w:u w:val="none"/>
          <w:lang w:val="en-US"/>
        </w:rPr>
        <w:t>https://shorturl.at/iwR78</w:t>
      </w:r>
      <w:r w:rsidRPr="00ED7AF0">
        <w:rPr>
          <w:lang w:val="en-US"/>
        </w:rPr>
        <w:fldChar w:fldCharType="end"/>
      </w:r>
      <w:commentRangeEnd w:id="72"/>
      <w:r>
        <w:rPr>
          <w:rStyle w:val="Kommentarzeichen"/>
        </w:rPr>
        <w:commentReference w:id="72"/>
      </w:r>
      <w:r>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vorge</w:t>
      </w:r>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73" w:name="_Toc143514980"/>
      <w:r w:rsidRPr="00D53C8C">
        <w:t>8.3 List of filler items</w:t>
      </w:r>
      <w:bookmarkEnd w:id="73"/>
    </w:p>
    <w:p w14:paraId="57D80452" w14:textId="35A05835"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commentRangeStart w:id="74"/>
      <w:r w:rsidRPr="00D53C8C">
        <w:rPr>
          <w:lang w:val="en-US"/>
        </w:rPr>
        <w:fldChar w:fldCharType="begin"/>
      </w:r>
      <w:r w:rsidRPr="00D53C8C">
        <w:rPr>
          <w:lang w:val="en-US"/>
        </w:rPr>
        <w:instrText>HYPERLINK "https://shorturl.at/jsHV1"</w:instrText>
      </w:r>
      <w:r w:rsidRPr="00D53C8C">
        <w:rPr>
          <w:lang w:val="en-US"/>
        </w:rPr>
      </w:r>
      <w:r w:rsidRPr="00D53C8C">
        <w:rPr>
          <w:lang w:val="en-US"/>
        </w:rPr>
        <w:fldChar w:fldCharType="separate"/>
      </w:r>
      <w:r w:rsidRPr="00D53C8C">
        <w:rPr>
          <w:rStyle w:val="Hyperlink"/>
          <w:color w:val="auto"/>
          <w:u w:val="none"/>
          <w:lang w:val="en-US"/>
        </w:rPr>
        <w:t>https://shorturl.at/jsHV1</w:t>
      </w:r>
      <w:r w:rsidRPr="00D53C8C">
        <w:rPr>
          <w:lang w:val="en-US"/>
        </w:rPr>
        <w:fldChar w:fldCharType="end"/>
      </w:r>
      <w:commentRangeEnd w:id="74"/>
      <w:r w:rsidRPr="00D53C8C">
        <w:rPr>
          <w:rStyle w:val="Kommentarzeichen"/>
        </w:rPr>
        <w:commentReference w:id="74"/>
      </w:r>
      <w:r w:rsidRPr="00D53C8C">
        <w:rPr>
          <w:lang w:val="en-US"/>
        </w:rPr>
        <w:t>.</w:t>
      </w:r>
      <w:r w:rsidR="00DC597F" w:rsidRPr="00D53C8C">
        <w:rPr>
          <w:lang w:val="en-US"/>
        </w:rPr>
        <w:t xml:space="preserve"> The acceptability of the fillers varied, with </w:t>
      </w:r>
      <w:commentRangeStart w:id="75"/>
      <w:r w:rsidR="00DC597F" w:rsidRPr="00D53C8C">
        <w:rPr>
          <w:lang w:val="en-US"/>
        </w:rPr>
        <w:t>A representing full acceptability, B indicating some acceptability, C denoting neutrality in terms of acceptability, D implying partial unacceptability, and E signifying complete unacceptability</w:t>
      </w:r>
      <w:commentRangeEnd w:id="75"/>
      <w:r w:rsidR="00234F01">
        <w:rPr>
          <w:rStyle w:val="Kommentarzeichen"/>
        </w:rPr>
        <w:commentReference w:id="75"/>
      </w:r>
      <w:r w:rsidR="00DC597F" w:rsidRPr="00D53C8C">
        <w:rPr>
          <w:lang w:val="en-US"/>
        </w:rPr>
        <w:t>.</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der Franz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A11235">
      <w:headerReference w:type="even" r:id="rId26"/>
      <w:headerReference w:type="default" r:id="rId27"/>
      <w:footerReference w:type="even" r:id="rId28"/>
      <w:footerReference w:type="default" r:id="rId29"/>
      <w:headerReference w:type="first" r:id="rId30"/>
      <w:footerReference w:type="first" r:id="rId31"/>
      <w:pgSz w:w="11906" w:h="16838" w:code="9"/>
      <w:pgMar w:top="1418" w:right="1701" w:bottom="1418" w:left="2268" w:header="709" w:footer="709" w:gutter="0"/>
      <w:pgNumType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riam Schiele" w:date="2023-06-29T11:10:00Z" w:initials="MS">
    <w:p w14:paraId="7E4996C2" w14:textId="77777777" w:rsidR="00CC61B8" w:rsidRDefault="00440AF9" w:rsidP="00081369">
      <w:pPr>
        <w:pStyle w:val="Kommentartext"/>
      </w:pPr>
      <w:r>
        <w:rPr>
          <w:rStyle w:val="Kommentarzeichen"/>
        </w:rPr>
        <w:annotationRef/>
      </w:r>
      <w:r w:rsidR="00CC61B8">
        <w:t>Am Ende darauf achten: 1. Einzug nach jedem Absatz gleich breit? 2. Nummerierung der Beispiele im Text korrekt? 3. Jahreszahlen im Text mit Jahreszahlen in Zotero (und entsprechend den References) abgleichen 4. entweder überall we oder I/us oder me 5. verweise auf andere subchapters korrekt? 6. [check if I included all papers that James sent to me in May(?)] 7. acceptable/natural in text (perceived as more natural instead of "acceptable" because I changed it in the study), einmal erwähnen noch, dass naturalness rating tasks and acceptability judgement tasks im Text synonym verwendet werden. 8. judgement oder judgment, 9l. Find out if I understood correlate and remnant correctly and if I used it correctly in the text, 9. schauen, dass bei allen direkten Zitaten kein ":" ist, sondern ", p. 12)" 10. include "henceforth" for all abbreviations, 11. double-check list of abbreviations and whether they are complete and all used</w:t>
      </w:r>
    </w:p>
  </w:comment>
  <w:comment w:id="1" w:author="Miriam Schiele" w:date="2023-06-27T12:50:00Z" w:initials="MS">
    <w:p w14:paraId="50FBE864" w14:textId="175E8389" w:rsidR="008D45CF" w:rsidRDefault="008D45CF" w:rsidP="00A90F56">
      <w:pPr>
        <w:pStyle w:val="Kommentartext"/>
      </w:pPr>
      <w:r>
        <w:rPr>
          <w:rStyle w:val="Kommentarzeichen"/>
        </w:rPr>
        <w:annotationRef/>
      </w:r>
      <w:r>
        <w:t>Mündliche Prüfung (Präsentation der MA) muss vor dem 30.09. stattfinden. Vermutlich geht es auch, wenn die Abgabe am 29. ist und die Präsentation am 30., aber sicherheitshalber (Krankheit, etc) wäre der 23.09. als Abgabetermin sinnvoller</w:t>
      </w:r>
    </w:p>
  </w:comment>
  <w:comment w:id="3" w:author="Miriam Schiele" w:date="2023-08-09T10:01:00Z" w:initials="MS">
    <w:p w14:paraId="6330F09C" w14:textId="77777777" w:rsidR="0016617B" w:rsidRDefault="0016617B" w:rsidP="001F5583">
      <w:pPr>
        <w:pStyle w:val="Kommentartext"/>
      </w:pPr>
      <w:r>
        <w:rPr>
          <w:rStyle w:val="Kommentarzeichen"/>
        </w:rPr>
        <w:annotationRef/>
      </w:r>
      <w:r>
        <w:t>Aktualisieren, Blocksatz, Zeilenabstand 1,5, hängender Einzug mit 1cm Abstand</w:t>
      </w:r>
    </w:p>
  </w:comment>
  <w:comment w:id="6" w:author="Miriam Schiele" w:date="2023-07-12T10:36:00Z" w:initials="MS">
    <w:p w14:paraId="3B353504" w14:textId="43A55510" w:rsidR="000D7FD3" w:rsidRDefault="000D7FD3" w:rsidP="001010A2">
      <w:pPr>
        <w:pStyle w:val="Kommentartext"/>
      </w:pPr>
      <w:r>
        <w:rPr>
          <w:rStyle w:val="Kommentarzeichen"/>
        </w:rPr>
        <w:annotationRef/>
      </w:r>
      <w:r>
        <w:t>Update once MA is done</w:t>
      </w:r>
    </w:p>
  </w:comment>
  <w:comment w:id="9" w:author="Miriam Schiele" w:date="2023-07-08T12:08:00Z" w:initials="MS">
    <w:p w14:paraId="635A0965" w14:textId="18497B81" w:rsidR="009B4265" w:rsidRDefault="009B4265" w:rsidP="00AD7E18">
      <w:pPr>
        <w:pStyle w:val="Kommentartext"/>
      </w:pPr>
      <w:r>
        <w:rPr>
          <w:rStyle w:val="Kommentarzeichen"/>
        </w:rPr>
        <w:annotationRef/>
      </w:r>
      <w:r>
        <w:t>Alles noch überprüfen, ob wirklich keine Studien dazu gemacht wurden und nochmal umformulieren</w:t>
      </w:r>
    </w:p>
  </w:comment>
  <w:comment w:id="12" w:author="Miriam Schiele" w:date="2023-07-07T13:40:00Z" w:initials="MS">
    <w:p w14:paraId="74105FD8" w14:textId="427B964B" w:rsidR="00B37C44" w:rsidRDefault="00B37C44" w:rsidP="00293C32">
      <w:pPr>
        <w:pStyle w:val="Kommentartext"/>
      </w:pPr>
      <w:r>
        <w:rPr>
          <w:rStyle w:val="Kommentarzeichen"/>
        </w:rPr>
        <w:annotationRef/>
      </w:r>
      <w:r>
        <w:t>Nochmal überprüfen, ob Reihenfolge stimmt</w:t>
      </w:r>
    </w:p>
  </w:comment>
  <w:comment w:id="16" w:author="Miriam Schiele" w:date="2023-08-16T12:45:00Z" w:initials="MS">
    <w:p w14:paraId="26B7B953" w14:textId="77777777" w:rsidR="00672F4A" w:rsidRDefault="00672F4A" w:rsidP="00B2591B">
      <w:pPr>
        <w:pStyle w:val="Kommentartext"/>
      </w:pPr>
      <w:r>
        <w:rPr>
          <w:rStyle w:val="Kommentarzeichen"/>
        </w:rPr>
        <w:annotationRef/>
      </w:r>
      <w:r>
        <w:t>Siehe UB (The psychology of reading)</w:t>
      </w:r>
      <w:r>
        <w:br/>
      </w:r>
      <w:r>
        <w:br/>
        <w:t xml:space="preserve">Black, Maria, Max Coltheart &amp; Sally Byng. 1985. Forms of coding in sentence comprehension during reading. In Max Coltheart (ed.), Attention and performance XII: The psychology of reading, 655–672. Hillsdale, NJ: Lawrence Erlbaum Associates. </w:t>
      </w:r>
    </w:p>
  </w:comment>
  <w:comment w:id="17" w:author="Miriam Schiele" w:date="2023-08-17T10:23:00Z" w:initials="MS">
    <w:p w14:paraId="43D4AF0C" w14:textId="77777777" w:rsidR="00CF4B2A" w:rsidRDefault="00CF4B2A" w:rsidP="006E6568">
      <w:pPr>
        <w:pStyle w:val="Kommentartext"/>
      </w:pPr>
      <w:r>
        <w:rPr>
          <w:rStyle w:val="Kommentarzeichen"/>
        </w:rPr>
        <w:annotationRef/>
      </w:r>
      <w:r>
        <w:t>Double-check</w:t>
      </w:r>
    </w:p>
  </w:comment>
  <w:comment w:id="18" w:author="Miriam Schiele" w:date="2023-08-17T11:17:00Z" w:initials="MS">
    <w:p w14:paraId="1CE75813" w14:textId="77777777" w:rsidR="00C20302" w:rsidRDefault="00C20302" w:rsidP="00581443">
      <w:pPr>
        <w:pStyle w:val="Kommentartext"/>
      </w:pPr>
      <w:r>
        <w:rPr>
          <w:rStyle w:val="Kommentarzeichen"/>
        </w:rPr>
        <w:annotationRef/>
      </w:r>
      <w:r>
        <w:t xml:space="preserve">No PDF, Not in Zotero: </w:t>
      </w:r>
      <w:hyperlink r:id="rId1" w:anchor="v=onepage&amp;q&amp;f=false" w:history="1">
        <w:r w:rsidRPr="00581443">
          <w:rPr>
            <w:rStyle w:val="Hyperlink"/>
          </w:rPr>
          <w:t>https://books.google.de/books?hl=de&amp;lr=&amp;id=qSlHEAAAQBAJ&amp;oi=fnd&amp;pg=PR1&amp;ots=gnf3qRG_lw&amp;sig=LpL847POM0JoRNOdwyGE7IS8kgk&amp;redir_esc=y#v=onepage&amp;q&amp;f=false</w:t>
        </w:r>
      </w:hyperlink>
    </w:p>
  </w:comment>
  <w:comment w:id="19" w:author="Miriam Schiele" w:date="2023-08-17T14:20:00Z" w:initials="MS">
    <w:p w14:paraId="62E1EAB7" w14:textId="77777777" w:rsidR="008E7C3F" w:rsidRDefault="008E7C3F" w:rsidP="00D07A3A">
      <w:pPr>
        <w:pStyle w:val="Kommentartext"/>
      </w:pPr>
      <w:r>
        <w:rPr>
          <w:rStyle w:val="Kommentarzeichen"/>
        </w:rPr>
        <w:annotationRef/>
      </w:r>
      <w:r>
        <w:t>Find other source?</w:t>
      </w:r>
    </w:p>
  </w:comment>
  <w:comment w:id="21" w:author="Miriam Schiele" w:date="2023-08-10T09:55:00Z" w:initials="MS">
    <w:p w14:paraId="69931874" w14:textId="1830567D" w:rsidR="005F5B97" w:rsidRDefault="005F5B97" w:rsidP="00BD41A9">
      <w:pPr>
        <w:pStyle w:val="Kommentartext"/>
      </w:pPr>
      <w:r>
        <w:rPr>
          <w:rStyle w:val="Kommentarzeichen"/>
        </w:rPr>
        <w:annotationRef/>
      </w:r>
      <w:r>
        <w:t>Include: (adopted from James)</w:t>
      </w:r>
      <w:r>
        <w:br/>
        <w:t xml:space="preserve">These are introspective judgments provided by native speakers about the acceptability of a particular linguistic expression in a prescribed context. In this project, we adopt the neutral position that introspective judgments reflect one’s unconscious knowledge of how their native language can be used within and across sentences. Putting aside cases of language attrition,[63] we also assume that an adult’s knowledge of their native language is complete.[64] To exhaustively test the predictions in (21) and (22) from §1.2, we need to know which fragments can and cannot be expressed in a particular language. Only judgment tasks can provide us with negative data, as other data sources, such as printed texts or electronic corpora of naturally-occurring speech, are composed solely of permissible linguistic expressions (i.e., positive data) or disfluencies. Also, the few fragments that appear in corpora show insufficient grammatical variation for our purposes. For instance, [65]’s study of 14,000 utterances from the British National Corpus of English returned only 1,300 fragments, 50% were plain acknowledgements, i.e., “yes” or “no” </w:t>
      </w:r>
    </w:p>
  </w:comment>
  <w:comment w:id="22" w:author="Miriam Schiele" w:date="2023-07-01T10:46:00Z" w:initials="MS">
    <w:p w14:paraId="3227CB06" w14:textId="5482AA08" w:rsidR="000C531E" w:rsidRDefault="000C531E" w:rsidP="000C531E">
      <w:pPr>
        <w:pStyle w:val="Kommentartext"/>
      </w:pPr>
      <w:r>
        <w:rPr>
          <w:rStyle w:val="Kommentarzeichen"/>
        </w:rPr>
        <w:annotationRef/>
      </w:r>
      <w:r>
        <w:t>No pdf found online, Cite in Zotero according to details on Uni TÜ Bib katalog</w:t>
      </w:r>
    </w:p>
  </w:comment>
  <w:comment w:id="23" w:author="Miriam Schiele" w:date="2023-07-01T10:47:00Z" w:initials="MS">
    <w:p w14:paraId="3BA46B17" w14:textId="77777777" w:rsidR="000C531E" w:rsidRDefault="000C531E" w:rsidP="000C531E">
      <w:pPr>
        <w:pStyle w:val="Kommentartext"/>
      </w:pPr>
      <w:r>
        <w:rPr>
          <w:rStyle w:val="Kommentarzeichen"/>
        </w:rPr>
        <w:annotationRef/>
      </w:r>
      <w:r>
        <w:t>Chomsky, Noam. 1957. Syntactic Structures. The Hague, The Netherlands: Mouton de Gruyter.</w:t>
      </w:r>
    </w:p>
  </w:comment>
  <w:comment w:id="24" w:author="Miriam Schiele" w:date="2023-07-01T10:50:00Z" w:initials="MS">
    <w:p w14:paraId="2DAD16E4" w14:textId="77777777" w:rsidR="000C531E" w:rsidRDefault="000C531E" w:rsidP="000C531E">
      <w:pPr>
        <w:pStyle w:val="Kommentartext"/>
      </w:pPr>
      <w:r>
        <w:rPr>
          <w:rStyle w:val="Kommentarzeichen"/>
        </w:rPr>
        <w:annotationRef/>
      </w:r>
      <w:hyperlink r:id="rId2" w:history="1">
        <w:r w:rsidRPr="00CD436D">
          <w:rPr>
            <w:rStyle w:val="Hyperlink"/>
          </w:rPr>
          <w:t>https://rds-tue.ibs-bw.de/opac/RDSIndex/Search?join=AND&amp;bool0%5B%5D=AND&amp;lookfor0%5B%5D=chomsky&amp;lookfor0%5B%5D=Syntactic+Structures&amp;type0%5B%5D=au&amp;type0%5B%5D=ti&amp;page=2</w:t>
        </w:r>
      </w:hyperlink>
    </w:p>
  </w:comment>
  <w:comment w:id="25" w:author="Miriam Schiele" w:date="2023-08-17T13:35:00Z" w:initials="MS">
    <w:p w14:paraId="78E464E9" w14:textId="77777777" w:rsidR="000146DB" w:rsidRDefault="000146DB" w:rsidP="004C41AF">
      <w:pPr>
        <w:pStyle w:val="Kommentartext"/>
      </w:pPr>
      <w:r>
        <w:rPr>
          <w:rStyle w:val="Kommentarzeichen"/>
        </w:rPr>
        <w:annotationRef/>
      </w:r>
      <w:r>
        <w:t>Seitenzahlen fehlen .. Quelle ggfs. weglassen?</w:t>
      </w:r>
    </w:p>
  </w:comment>
  <w:comment w:id="28" w:author="Miriam Schiele" w:date="2023-06-27T16:35:00Z" w:initials="MS">
    <w:p w14:paraId="41B772D9" w14:textId="1B5C9AED" w:rsidR="00315AD4" w:rsidRDefault="00315AD4" w:rsidP="003102E7">
      <w:pPr>
        <w:pStyle w:val="Kommentartext"/>
      </w:pPr>
      <w:r>
        <w:rPr>
          <w:rStyle w:val="Kommentarzeichen"/>
        </w:rPr>
        <w:annotationRef/>
      </w:r>
      <w:r>
        <w:t>Check if that is correct or what else they were asked to indicate</w:t>
      </w:r>
    </w:p>
  </w:comment>
  <w:comment w:id="29" w:author="Miriam Schiele" w:date="2023-07-10T10:49:00Z" w:initials="MS">
    <w:p w14:paraId="46176111" w14:textId="77777777" w:rsidR="00DE53D4" w:rsidRDefault="00DE53D4" w:rsidP="00311CA5">
      <w:pPr>
        <w:pStyle w:val="Kommentartext"/>
      </w:pPr>
      <w:r>
        <w:rPr>
          <w:rStyle w:val="Kommentarzeichen"/>
        </w:rPr>
        <w:annotationRef/>
      </w:r>
      <w:r>
        <w:t>Did it?</w:t>
      </w:r>
    </w:p>
  </w:comment>
  <w:comment w:id="31" w:author="Miriam Schiele" w:date="2023-08-16T11:58:00Z" w:initials="MS">
    <w:p w14:paraId="35FB1EC1" w14:textId="77777777" w:rsidR="006630A9" w:rsidRDefault="006630A9" w:rsidP="00AE13C1">
      <w:pPr>
        <w:pStyle w:val="Kommentartext"/>
      </w:pPr>
      <w:r>
        <w:rPr>
          <w:rStyle w:val="Kommentarzeichen"/>
        </w:rPr>
        <w:annotationRef/>
      </w:r>
      <w:r>
        <w:rPr>
          <w:lang w:val="en-US"/>
        </w:rPr>
        <w:t>For discussion: all stimuli were adjusted to have definite remnant and disambiguated with dative marked etc. Therefore, parallelism hypothesis cannot be checked in the present stud</w:t>
      </w:r>
    </w:p>
  </w:comment>
  <w:comment w:id="32" w:author="Miriam Schiele" w:date="2023-06-30T10:05:00Z" w:initials="MS">
    <w:p w14:paraId="294162A9" w14:textId="18E8E464" w:rsidR="009F2128" w:rsidRDefault="00B8072C">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55D2316E" w14:textId="77777777" w:rsidR="009F2128" w:rsidRDefault="009F2128" w:rsidP="007C00F0">
      <w:pPr>
        <w:pStyle w:val="Kommentartext"/>
      </w:pPr>
      <w:r>
        <w:t>Update: siehe Mail von James</w:t>
      </w:r>
    </w:p>
  </w:comment>
  <w:comment w:id="33" w:author="Miriam Schiele" w:date="2023-06-27T16:43:00Z" w:initials="MS">
    <w:p w14:paraId="1FB60A37"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63B6CA65" w14:textId="77777777" w:rsidR="009F2128" w:rsidRDefault="009F2128" w:rsidP="000E1683">
      <w:pPr>
        <w:pStyle w:val="Kommentartext"/>
      </w:pPr>
      <w:r>
        <w:t>Update: Siehe Mail von James</w:t>
      </w:r>
    </w:p>
  </w:comment>
  <w:comment w:id="34" w:author="Miriam Schiele" w:date="2023-06-27T16:43:00Z" w:initials="MS">
    <w:p w14:paraId="4705B7EB"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4E40AA19" w14:textId="77777777" w:rsidR="009F2128" w:rsidRDefault="009F2128" w:rsidP="00672D98">
      <w:pPr>
        <w:pStyle w:val="Kommentartext"/>
      </w:pPr>
      <w:r>
        <w:t>Update: Siehe Mail von James</w:t>
      </w:r>
    </w:p>
  </w:comment>
  <w:comment w:id="43" w:author="Miriam Schiele" w:date="2023-08-10T11:30:00Z" w:initials="MS">
    <w:p w14:paraId="2C758EE4" w14:textId="77777777" w:rsidR="00B8455D" w:rsidRDefault="00B8455D" w:rsidP="008542B3">
      <w:pPr>
        <w:pStyle w:val="Kommentartext"/>
      </w:pPr>
      <w:r>
        <w:rPr>
          <w:rStyle w:val="Kommentarzeichen"/>
        </w:rPr>
        <w:annotationRef/>
      </w:r>
      <w:r>
        <w:t>Cited in other papers as:</w:t>
      </w:r>
      <w:r>
        <w:br/>
        <w:t xml:space="preserve">Prolific Academic, 2019. Available from: https://prolific.ac/ </w:t>
      </w:r>
    </w:p>
  </w:comment>
  <w:comment w:id="51" w:author="Miriam Schiele" w:date="2023-07-05T11:36:00Z" w:initials="MS">
    <w:p w14:paraId="33B88FF9" w14:textId="77777777" w:rsidR="00F05839" w:rsidRDefault="00F05839" w:rsidP="00F05839">
      <w:pPr>
        <w:pStyle w:val="Kommentartext"/>
      </w:pPr>
      <w:r>
        <w:rPr>
          <w:rStyle w:val="Kommentarzeichen"/>
        </w:rPr>
        <w:annotationRef/>
      </w:r>
      <w:r>
        <w:t>See Harris &amp; Carlson 2018 references for how to cite them</w:t>
      </w:r>
    </w:p>
  </w:comment>
  <w:comment w:id="52" w:author="Miriam Schiele" w:date="2023-08-17T13:08:00Z" w:initials="MS">
    <w:p w14:paraId="64BDB582" w14:textId="77777777" w:rsidR="000F3E0E" w:rsidRDefault="000F3E0E" w:rsidP="00307D5D">
      <w:pPr>
        <w:pStyle w:val="Kommentartext"/>
      </w:pPr>
      <w:r>
        <w:rPr>
          <w:rStyle w:val="Kommentarzeichen"/>
        </w:rPr>
        <w:annotationRef/>
      </w:r>
      <w:r>
        <w:t xml:space="preserve">R. H. Christensen. 2019. ordinal – Regression models for ordinal data. R package version 2019.12-10 </w:t>
      </w:r>
    </w:p>
  </w:comment>
  <w:comment w:id="53" w:author="Miriam Schiele" w:date="2023-08-17T13:09:00Z" w:initials="MS">
    <w:p w14:paraId="41E9433E" w14:textId="77777777" w:rsidR="000F3E0E" w:rsidRDefault="000F3E0E" w:rsidP="00B840E8">
      <w:pPr>
        <w:pStyle w:val="Kommentartext"/>
      </w:pPr>
      <w:r>
        <w:rPr>
          <w:rStyle w:val="Kommentarzeichen"/>
        </w:rPr>
        <w:annotationRef/>
      </w:r>
      <w:r>
        <w:t xml:space="preserve">Christensen, R. H. B. (2020). ordinal: Regression Models for Ordinal Data. R package version 2019.12-10. https://cran.r-project.org/ package=ordinal </w:t>
      </w:r>
    </w:p>
  </w:comment>
  <w:comment w:id="72" w:author="Miriam Schiele" w:date="2023-06-30T09:31:00Z" w:initials="MS">
    <w:p w14:paraId="7F0B1CDA" w14:textId="422B0EDE" w:rsidR="000E4129" w:rsidRDefault="00ED7AF0" w:rsidP="00C10A1E">
      <w:pPr>
        <w:pStyle w:val="Kommentartext"/>
      </w:pPr>
      <w:r>
        <w:rPr>
          <w:rStyle w:val="Kommentarzeichen"/>
        </w:rPr>
        <w:annotationRef/>
      </w:r>
      <w:r w:rsidR="000E4129">
        <w:t>Link to PRIVATE repository. Publish repository? Or publish recordings somewhere else?</w:t>
      </w:r>
    </w:p>
  </w:comment>
  <w:comment w:id="74" w:author="Miriam Schiele" w:date="2023-06-30T09:29:00Z" w:initials="MS">
    <w:p w14:paraId="007548BC" w14:textId="60E07ADD" w:rsidR="00ED7AF0" w:rsidRDefault="00ED7AF0" w:rsidP="006E12B3">
      <w:pPr>
        <w:pStyle w:val="Kommentartext"/>
      </w:pPr>
      <w:r>
        <w:rPr>
          <w:rStyle w:val="Kommentarzeichen"/>
        </w:rPr>
        <w:annotationRef/>
      </w:r>
      <w:r>
        <w:t>Link to github, however repository is private! Publish repository?</w:t>
      </w:r>
    </w:p>
  </w:comment>
  <w:comment w:id="75" w:author="Miriam Schiele" w:date="2023-07-14T10:14:00Z" w:initials="MS">
    <w:p w14:paraId="24734DB9" w14:textId="77777777" w:rsidR="002F7F31" w:rsidRDefault="00234F01" w:rsidP="00FC46F4">
      <w:pPr>
        <w:pStyle w:val="Kommentartext"/>
      </w:pPr>
      <w:r>
        <w:rPr>
          <w:rStyle w:val="Kommentarzeichen"/>
        </w:rPr>
        <w:annotationRef/>
      </w:r>
      <w:r w:rsidR="002F7F31">
        <w:t>In fillers reden wir über acceptability, aber bei critical von naturalness, weil acceptability = was erwartet wird vs naturalness = was PP wirklich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4996C2" w15:done="0"/>
  <w15:commentEx w15:paraId="50FBE864" w15:done="0"/>
  <w15:commentEx w15:paraId="6330F09C" w15:done="0"/>
  <w15:commentEx w15:paraId="3B353504" w15:done="0"/>
  <w15:commentEx w15:paraId="635A0965" w15:done="0"/>
  <w15:commentEx w15:paraId="74105FD8" w15:done="0"/>
  <w15:commentEx w15:paraId="26B7B953" w15:done="0"/>
  <w15:commentEx w15:paraId="43D4AF0C" w15:done="0"/>
  <w15:commentEx w15:paraId="1CE75813" w15:done="0"/>
  <w15:commentEx w15:paraId="62E1EAB7" w15:done="0"/>
  <w15:commentEx w15:paraId="69931874" w15:done="0"/>
  <w15:commentEx w15:paraId="3227CB06" w15:done="0"/>
  <w15:commentEx w15:paraId="3BA46B17" w15:paraIdParent="3227CB06" w15:done="0"/>
  <w15:commentEx w15:paraId="2DAD16E4" w15:paraIdParent="3227CB06" w15:done="0"/>
  <w15:commentEx w15:paraId="78E464E9" w15:done="0"/>
  <w15:commentEx w15:paraId="41B772D9" w15:done="0"/>
  <w15:commentEx w15:paraId="46176111" w15:done="0"/>
  <w15:commentEx w15:paraId="35FB1EC1" w15:done="0"/>
  <w15:commentEx w15:paraId="55D2316E" w15:done="0"/>
  <w15:commentEx w15:paraId="63B6CA65" w15:done="0"/>
  <w15:commentEx w15:paraId="4E40AA19" w15:done="0"/>
  <w15:commentEx w15:paraId="2C758EE4" w15:done="0"/>
  <w15:commentEx w15:paraId="33B88FF9" w15:done="0"/>
  <w15:commentEx w15:paraId="64BDB582" w15:done="0"/>
  <w15:commentEx w15:paraId="41E9433E" w15:paraIdParent="64BDB582" w15:done="0"/>
  <w15:commentEx w15:paraId="7F0B1CDA" w15:done="0"/>
  <w15:commentEx w15:paraId="007548BC" w15:done="0"/>
  <w15:commentEx w15:paraId="24734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7E51D" w16cex:dateUtc="2023-06-29T09:10:00Z"/>
  <w16cex:commentExtensible w16cex:durableId="284559AD" w16cex:dateUtc="2023-06-27T10:50:00Z"/>
  <w16cex:commentExtensible w16cex:durableId="287DE261" w16cex:dateUtc="2023-08-09T08:01:00Z"/>
  <w16cex:commentExtensible w16cex:durableId="285900B5" w16cex:dateUtc="2023-07-12T08:36:00Z"/>
  <w16cex:commentExtensible w16cex:durableId="2853D04F" w16cex:dateUtc="2023-07-08T10:08:00Z"/>
  <w16cex:commentExtensible w16cex:durableId="28529440" w16cex:dateUtc="2023-07-07T11:40:00Z"/>
  <w16cex:commentExtensible w16cex:durableId="28874362" w16cex:dateUtc="2023-08-16T10:45:00Z"/>
  <w16cex:commentExtensible w16cex:durableId="288873AD" w16cex:dateUtc="2023-08-17T08:23:00Z"/>
  <w16cex:commentExtensible w16cex:durableId="28888066" w16cex:dateUtc="2023-08-17T09:17:00Z"/>
  <w16cex:commentExtensible w16cex:durableId="2888AB44" w16cex:dateUtc="2023-08-17T12:20:00Z"/>
  <w16cex:commentExtensible w16cex:durableId="287F329A" w16cex:dateUtc="2023-08-10T07:55:00Z"/>
  <w16cex:commentExtensible w16cex:durableId="284A8290" w16cex:dateUtc="2023-07-01T08:46:00Z"/>
  <w16cex:commentExtensible w16cex:durableId="284A82C9" w16cex:dateUtc="2023-07-01T08:47:00Z"/>
  <w16cex:commentExtensible w16cex:durableId="284A8386" w16cex:dateUtc="2023-07-01T08:50:00Z"/>
  <w16cex:commentExtensible w16cex:durableId="2888A0BF" w16cex:dateUtc="2023-08-17T11:35:00Z"/>
  <w16cex:commentExtensible w16cex:durableId="28458E49" w16cex:dateUtc="2023-06-27T14:35:00Z"/>
  <w16cex:commentExtensible w16cex:durableId="285660CB" w16cex:dateUtc="2023-07-10T08:49:00Z"/>
  <w16cex:commentExtensible w16cex:durableId="2887385F" w16cex:dateUtc="2023-08-16T09:58:00Z"/>
  <w16cex:commentExtensible w16cex:durableId="28492769" w16cex:dateUtc="2023-06-30T08:05:00Z"/>
  <w16cex:commentExtensible w16cex:durableId="28492533" w16cex:dateUtc="2023-06-27T14:43:00Z"/>
  <w16cex:commentExtensible w16cex:durableId="2849252C" w16cex:dateUtc="2023-06-27T14:43:00Z"/>
  <w16cex:commentExtensible w16cex:durableId="287F48DB" w16cex:dateUtc="2023-08-10T09:30:00Z"/>
  <w16cex:commentExtensible w16cex:durableId="284FD439" w16cex:dateUtc="2023-07-05T09:36:00Z"/>
  <w16cex:commentExtensible w16cex:durableId="28889A4B" w16cex:dateUtc="2023-08-17T11:08:00Z"/>
  <w16cex:commentExtensible w16cex:durableId="28889A71" w16cex:dateUtc="2023-08-17T11:09:00Z"/>
  <w16cex:commentExtensible w16cex:durableId="28491F54" w16cex:dateUtc="2023-06-30T07:31:00Z"/>
  <w16cex:commentExtensible w16cex:durableId="28491EFF" w16cex:dateUtc="2023-06-30T07:29:00Z"/>
  <w16cex:commentExtensible w16cex:durableId="285B9E73" w16cex:dateUtc="2023-07-14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4996C2" w16cid:durableId="2847E51D"/>
  <w16cid:commentId w16cid:paraId="50FBE864" w16cid:durableId="284559AD"/>
  <w16cid:commentId w16cid:paraId="6330F09C" w16cid:durableId="287DE261"/>
  <w16cid:commentId w16cid:paraId="3B353504" w16cid:durableId="285900B5"/>
  <w16cid:commentId w16cid:paraId="635A0965" w16cid:durableId="2853D04F"/>
  <w16cid:commentId w16cid:paraId="74105FD8" w16cid:durableId="28529440"/>
  <w16cid:commentId w16cid:paraId="26B7B953" w16cid:durableId="28874362"/>
  <w16cid:commentId w16cid:paraId="43D4AF0C" w16cid:durableId="288873AD"/>
  <w16cid:commentId w16cid:paraId="1CE75813" w16cid:durableId="28888066"/>
  <w16cid:commentId w16cid:paraId="62E1EAB7" w16cid:durableId="2888AB44"/>
  <w16cid:commentId w16cid:paraId="69931874" w16cid:durableId="287F329A"/>
  <w16cid:commentId w16cid:paraId="3227CB06" w16cid:durableId="284A8290"/>
  <w16cid:commentId w16cid:paraId="3BA46B17" w16cid:durableId="284A82C9"/>
  <w16cid:commentId w16cid:paraId="2DAD16E4" w16cid:durableId="284A8386"/>
  <w16cid:commentId w16cid:paraId="78E464E9" w16cid:durableId="2888A0BF"/>
  <w16cid:commentId w16cid:paraId="41B772D9" w16cid:durableId="28458E49"/>
  <w16cid:commentId w16cid:paraId="46176111" w16cid:durableId="285660CB"/>
  <w16cid:commentId w16cid:paraId="35FB1EC1" w16cid:durableId="2887385F"/>
  <w16cid:commentId w16cid:paraId="55D2316E" w16cid:durableId="28492769"/>
  <w16cid:commentId w16cid:paraId="63B6CA65" w16cid:durableId="28492533"/>
  <w16cid:commentId w16cid:paraId="4E40AA19" w16cid:durableId="2849252C"/>
  <w16cid:commentId w16cid:paraId="2C758EE4" w16cid:durableId="287F48DB"/>
  <w16cid:commentId w16cid:paraId="33B88FF9" w16cid:durableId="284FD439"/>
  <w16cid:commentId w16cid:paraId="64BDB582" w16cid:durableId="28889A4B"/>
  <w16cid:commentId w16cid:paraId="41E9433E" w16cid:durableId="28889A71"/>
  <w16cid:commentId w16cid:paraId="7F0B1CDA" w16cid:durableId="28491F54"/>
  <w16cid:commentId w16cid:paraId="007548BC" w16cid:durableId="28491EFF"/>
  <w16cid:commentId w16cid:paraId="24734DB9" w16cid:durableId="285B9E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2446D" w14:textId="77777777" w:rsidR="00426492" w:rsidRDefault="00426492" w:rsidP="00D0261B">
      <w:pPr>
        <w:spacing w:after="0" w:line="240" w:lineRule="auto"/>
      </w:pPr>
      <w:r>
        <w:separator/>
      </w:r>
    </w:p>
  </w:endnote>
  <w:endnote w:type="continuationSeparator" w:id="0">
    <w:p w14:paraId="72A34140" w14:textId="77777777" w:rsidR="00426492" w:rsidRDefault="00426492"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054539"/>
      <w:docPartObj>
        <w:docPartGallery w:val="Page Numbers (Bottom of Page)"/>
        <w:docPartUnique/>
      </w:docPartObj>
    </w:sdtPr>
    <w:sdtContent>
      <w:p w14:paraId="50F53E14" w14:textId="2967DD1A" w:rsidR="00A11235" w:rsidRDefault="00A11235">
        <w:pPr>
          <w:pStyle w:val="Fuzeile"/>
          <w:jc w:val="center"/>
        </w:pPr>
        <w:r>
          <w:fldChar w:fldCharType="begin"/>
        </w:r>
        <w:r>
          <w:instrText>PAGE   \* MERGEFORMAT</w:instrText>
        </w:r>
        <w:r>
          <w:fldChar w:fldCharType="separate"/>
        </w:r>
        <w:r>
          <w:t>2</w:t>
        </w:r>
        <w:r>
          <w:fldChar w:fldCharType="end"/>
        </w: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97B84" w14:textId="77777777" w:rsidR="00426492" w:rsidRDefault="00426492" w:rsidP="00D0261B">
      <w:pPr>
        <w:spacing w:after="0" w:line="240" w:lineRule="auto"/>
      </w:pPr>
      <w:r>
        <w:separator/>
      </w:r>
    </w:p>
  </w:footnote>
  <w:footnote w:type="continuationSeparator" w:id="0">
    <w:p w14:paraId="30BDE3AA" w14:textId="77777777" w:rsidR="00426492" w:rsidRDefault="00426492"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28BA"/>
    <w:rsid w:val="00003FEE"/>
    <w:rsid w:val="00004227"/>
    <w:rsid w:val="00005C1F"/>
    <w:rsid w:val="0000677C"/>
    <w:rsid w:val="000070AC"/>
    <w:rsid w:val="00011B43"/>
    <w:rsid w:val="00011C37"/>
    <w:rsid w:val="00011EDC"/>
    <w:rsid w:val="00013548"/>
    <w:rsid w:val="00014059"/>
    <w:rsid w:val="000146DB"/>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27A8"/>
    <w:rsid w:val="00044FD5"/>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4C3B"/>
    <w:rsid w:val="00065ED9"/>
    <w:rsid w:val="00066164"/>
    <w:rsid w:val="00067B9E"/>
    <w:rsid w:val="00070A1D"/>
    <w:rsid w:val="00071965"/>
    <w:rsid w:val="0007489A"/>
    <w:rsid w:val="000768A8"/>
    <w:rsid w:val="000813E2"/>
    <w:rsid w:val="00084902"/>
    <w:rsid w:val="00084D69"/>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5CD2"/>
    <w:rsid w:val="00115DE8"/>
    <w:rsid w:val="001165F1"/>
    <w:rsid w:val="00116BBD"/>
    <w:rsid w:val="0011756F"/>
    <w:rsid w:val="001200DE"/>
    <w:rsid w:val="001205AB"/>
    <w:rsid w:val="00120EB1"/>
    <w:rsid w:val="001214FF"/>
    <w:rsid w:val="0012165D"/>
    <w:rsid w:val="00122BB0"/>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74BE"/>
    <w:rsid w:val="0016277C"/>
    <w:rsid w:val="00163015"/>
    <w:rsid w:val="00163037"/>
    <w:rsid w:val="00163935"/>
    <w:rsid w:val="0016617B"/>
    <w:rsid w:val="001669E8"/>
    <w:rsid w:val="001678CC"/>
    <w:rsid w:val="00171017"/>
    <w:rsid w:val="0017347C"/>
    <w:rsid w:val="00174F00"/>
    <w:rsid w:val="0017577A"/>
    <w:rsid w:val="00181102"/>
    <w:rsid w:val="00181216"/>
    <w:rsid w:val="00181E8E"/>
    <w:rsid w:val="001831DB"/>
    <w:rsid w:val="001849E0"/>
    <w:rsid w:val="00190463"/>
    <w:rsid w:val="0019068D"/>
    <w:rsid w:val="00192229"/>
    <w:rsid w:val="0019675E"/>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AFB"/>
    <w:rsid w:val="001F6CDF"/>
    <w:rsid w:val="00200099"/>
    <w:rsid w:val="00200436"/>
    <w:rsid w:val="0020100C"/>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2D20"/>
    <w:rsid w:val="002333B2"/>
    <w:rsid w:val="0023394F"/>
    <w:rsid w:val="00233E4C"/>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32C"/>
    <w:rsid w:val="0025526C"/>
    <w:rsid w:val="00255394"/>
    <w:rsid w:val="00256A81"/>
    <w:rsid w:val="00256DBF"/>
    <w:rsid w:val="00256E30"/>
    <w:rsid w:val="00257634"/>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2D7B"/>
    <w:rsid w:val="002C2F95"/>
    <w:rsid w:val="002C3326"/>
    <w:rsid w:val="002C3943"/>
    <w:rsid w:val="002C3C00"/>
    <w:rsid w:val="002C5756"/>
    <w:rsid w:val="002C6CD8"/>
    <w:rsid w:val="002D02E5"/>
    <w:rsid w:val="002D1760"/>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27D0"/>
    <w:rsid w:val="00303A76"/>
    <w:rsid w:val="003052E1"/>
    <w:rsid w:val="00307C66"/>
    <w:rsid w:val="00307F11"/>
    <w:rsid w:val="00310956"/>
    <w:rsid w:val="003128F9"/>
    <w:rsid w:val="00313078"/>
    <w:rsid w:val="00313B48"/>
    <w:rsid w:val="00313DF4"/>
    <w:rsid w:val="0031496E"/>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3A7"/>
    <w:rsid w:val="00346437"/>
    <w:rsid w:val="00350934"/>
    <w:rsid w:val="00351368"/>
    <w:rsid w:val="0035288A"/>
    <w:rsid w:val="00352AC9"/>
    <w:rsid w:val="00354577"/>
    <w:rsid w:val="00355068"/>
    <w:rsid w:val="00356824"/>
    <w:rsid w:val="003573FE"/>
    <w:rsid w:val="00357C54"/>
    <w:rsid w:val="0036051F"/>
    <w:rsid w:val="00360757"/>
    <w:rsid w:val="00361B94"/>
    <w:rsid w:val="00362452"/>
    <w:rsid w:val="00362C1C"/>
    <w:rsid w:val="00363274"/>
    <w:rsid w:val="00367419"/>
    <w:rsid w:val="00367F35"/>
    <w:rsid w:val="003709C7"/>
    <w:rsid w:val="00370EC7"/>
    <w:rsid w:val="00371649"/>
    <w:rsid w:val="00372096"/>
    <w:rsid w:val="00372145"/>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134B"/>
    <w:rsid w:val="003E1D87"/>
    <w:rsid w:val="003E2738"/>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662D"/>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178E"/>
    <w:rsid w:val="004A2E48"/>
    <w:rsid w:val="004A377B"/>
    <w:rsid w:val="004A44C0"/>
    <w:rsid w:val="004A54E2"/>
    <w:rsid w:val="004A61F6"/>
    <w:rsid w:val="004A6F45"/>
    <w:rsid w:val="004B106C"/>
    <w:rsid w:val="004B11E3"/>
    <w:rsid w:val="004B2322"/>
    <w:rsid w:val="004B3F1F"/>
    <w:rsid w:val="004B6046"/>
    <w:rsid w:val="004B747F"/>
    <w:rsid w:val="004B74A3"/>
    <w:rsid w:val="004C0C29"/>
    <w:rsid w:val="004C1DA9"/>
    <w:rsid w:val="004C3972"/>
    <w:rsid w:val="004C4DB8"/>
    <w:rsid w:val="004C790F"/>
    <w:rsid w:val="004C7E62"/>
    <w:rsid w:val="004D0405"/>
    <w:rsid w:val="004D233B"/>
    <w:rsid w:val="004D394D"/>
    <w:rsid w:val="004D77DD"/>
    <w:rsid w:val="004E00AE"/>
    <w:rsid w:val="004E07A3"/>
    <w:rsid w:val="004E1314"/>
    <w:rsid w:val="004E4C3A"/>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4D5E"/>
    <w:rsid w:val="005777AF"/>
    <w:rsid w:val="00577C4F"/>
    <w:rsid w:val="00577E37"/>
    <w:rsid w:val="005814D6"/>
    <w:rsid w:val="00582370"/>
    <w:rsid w:val="00582E50"/>
    <w:rsid w:val="00585FD2"/>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20A7"/>
    <w:rsid w:val="005C23B6"/>
    <w:rsid w:val="005C2BCE"/>
    <w:rsid w:val="005C2F3E"/>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10E0"/>
    <w:rsid w:val="005E2870"/>
    <w:rsid w:val="005E4C97"/>
    <w:rsid w:val="005E5A03"/>
    <w:rsid w:val="005E6072"/>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813"/>
    <w:rsid w:val="00607AD1"/>
    <w:rsid w:val="00611D6E"/>
    <w:rsid w:val="006129CA"/>
    <w:rsid w:val="00612FBC"/>
    <w:rsid w:val="006130BC"/>
    <w:rsid w:val="00614248"/>
    <w:rsid w:val="006177EB"/>
    <w:rsid w:val="00620406"/>
    <w:rsid w:val="00620A8A"/>
    <w:rsid w:val="00621BDD"/>
    <w:rsid w:val="00622F11"/>
    <w:rsid w:val="0062437B"/>
    <w:rsid w:val="00624E0F"/>
    <w:rsid w:val="00626C49"/>
    <w:rsid w:val="00631331"/>
    <w:rsid w:val="00631BCB"/>
    <w:rsid w:val="00631E0A"/>
    <w:rsid w:val="006321DC"/>
    <w:rsid w:val="00633821"/>
    <w:rsid w:val="00634236"/>
    <w:rsid w:val="006342B2"/>
    <w:rsid w:val="00637EB0"/>
    <w:rsid w:val="006409D3"/>
    <w:rsid w:val="00641FDE"/>
    <w:rsid w:val="00642E06"/>
    <w:rsid w:val="00643426"/>
    <w:rsid w:val="00643A06"/>
    <w:rsid w:val="00643BD0"/>
    <w:rsid w:val="006500A3"/>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17C"/>
    <w:rsid w:val="00690405"/>
    <w:rsid w:val="006908F2"/>
    <w:rsid w:val="006911DB"/>
    <w:rsid w:val="00692DB8"/>
    <w:rsid w:val="006940F1"/>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C045E"/>
    <w:rsid w:val="006C1521"/>
    <w:rsid w:val="006C170E"/>
    <w:rsid w:val="006C2242"/>
    <w:rsid w:val="006C34BB"/>
    <w:rsid w:val="006C5771"/>
    <w:rsid w:val="006D1D15"/>
    <w:rsid w:val="006D3417"/>
    <w:rsid w:val="006D3DB8"/>
    <w:rsid w:val="006D4B7B"/>
    <w:rsid w:val="006D4DFE"/>
    <w:rsid w:val="006D523E"/>
    <w:rsid w:val="006D68F2"/>
    <w:rsid w:val="006D7E14"/>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F82"/>
    <w:rsid w:val="00724461"/>
    <w:rsid w:val="0072655F"/>
    <w:rsid w:val="00726DED"/>
    <w:rsid w:val="00727003"/>
    <w:rsid w:val="00730D32"/>
    <w:rsid w:val="0073229A"/>
    <w:rsid w:val="007335AB"/>
    <w:rsid w:val="00735869"/>
    <w:rsid w:val="00735988"/>
    <w:rsid w:val="0073769D"/>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1C2"/>
    <w:rsid w:val="007708FA"/>
    <w:rsid w:val="00770F18"/>
    <w:rsid w:val="00772CD9"/>
    <w:rsid w:val="00776280"/>
    <w:rsid w:val="00782BE2"/>
    <w:rsid w:val="00784F72"/>
    <w:rsid w:val="00785DCC"/>
    <w:rsid w:val="00786DD1"/>
    <w:rsid w:val="00792A42"/>
    <w:rsid w:val="00793059"/>
    <w:rsid w:val="007936E9"/>
    <w:rsid w:val="007953EB"/>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41C0C"/>
    <w:rsid w:val="00842437"/>
    <w:rsid w:val="00842E95"/>
    <w:rsid w:val="00843794"/>
    <w:rsid w:val="00843E18"/>
    <w:rsid w:val="00845557"/>
    <w:rsid w:val="00845594"/>
    <w:rsid w:val="00847718"/>
    <w:rsid w:val="0085155F"/>
    <w:rsid w:val="00851BDF"/>
    <w:rsid w:val="00851D8A"/>
    <w:rsid w:val="008524B1"/>
    <w:rsid w:val="0085556C"/>
    <w:rsid w:val="00855A40"/>
    <w:rsid w:val="00855B9B"/>
    <w:rsid w:val="00856579"/>
    <w:rsid w:val="008579D4"/>
    <w:rsid w:val="00861302"/>
    <w:rsid w:val="00861950"/>
    <w:rsid w:val="008622B5"/>
    <w:rsid w:val="00863765"/>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16BE"/>
    <w:rsid w:val="00894677"/>
    <w:rsid w:val="00895FA3"/>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E54"/>
    <w:rsid w:val="008B4F7B"/>
    <w:rsid w:val="008B7A0D"/>
    <w:rsid w:val="008C0716"/>
    <w:rsid w:val="008C0BBF"/>
    <w:rsid w:val="008C367A"/>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FCD"/>
    <w:rsid w:val="008E536D"/>
    <w:rsid w:val="008E5576"/>
    <w:rsid w:val="008E606B"/>
    <w:rsid w:val="008E6FD4"/>
    <w:rsid w:val="008E7C3F"/>
    <w:rsid w:val="008F05CC"/>
    <w:rsid w:val="008F1E27"/>
    <w:rsid w:val="008F202C"/>
    <w:rsid w:val="008F2720"/>
    <w:rsid w:val="008F4832"/>
    <w:rsid w:val="008F4B9D"/>
    <w:rsid w:val="008F64F6"/>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32351"/>
    <w:rsid w:val="00932966"/>
    <w:rsid w:val="00932A97"/>
    <w:rsid w:val="00932E4A"/>
    <w:rsid w:val="0093394F"/>
    <w:rsid w:val="00933BA1"/>
    <w:rsid w:val="00933C16"/>
    <w:rsid w:val="00934229"/>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3453"/>
    <w:rsid w:val="00963BCD"/>
    <w:rsid w:val="00964033"/>
    <w:rsid w:val="00965492"/>
    <w:rsid w:val="00966F0F"/>
    <w:rsid w:val="0097031B"/>
    <w:rsid w:val="00970855"/>
    <w:rsid w:val="009719AA"/>
    <w:rsid w:val="00971A41"/>
    <w:rsid w:val="00973245"/>
    <w:rsid w:val="009734F1"/>
    <w:rsid w:val="009754E1"/>
    <w:rsid w:val="00975F89"/>
    <w:rsid w:val="00976AED"/>
    <w:rsid w:val="00976D42"/>
    <w:rsid w:val="009777A9"/>
    <w:rsid w:val="00977BBE"/>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34FB"/>
    <w:rsid w:val="009A3DD7"/>
    <w:rsid w:val="009A5116"/>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29F7"/>
    <w:rsid w:val="00A83015"/>
    <w:rsid w:val="00A83239"/>
    <w:rsid w:val="00A840AD"/>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62F1"/>
    <w:rsid w:val="00AF66DD"/>
    <w:rsid w:val="00AF672C"/>
    <w:rsid w:val="00AF676C"/>
    <w:rsid w:val="00AF7F3F"/>
    <w:rsid w:val="00B00A8C"/>
    <w:rsid w:val="00B01739"/>
    <w:rsid w:val="00B01798"/>
    <w:rsid w:val="00B0187E"/>
    <w:rsid w:val="00B02C69"/>
    <w:rsid w:val="00B1149C"/>
    <w:rsid w:val="00B1229C"/>
    <w:rsid w:val="00B13AAC"/>
    <w:rsid w:val="00B13EA4"/>
    <w:rsid w:val="00B225D6"/>
    <w:rsid w:val="00B23732"/>
    <w:rsid w:val="00B2543A"/>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73B6"/>
    <w:rsid w:val="00BA7492"/>
    <w:rsid w:val="00BB2210"/>
    <w:rsid w:val="00BB231C"/>
    <w:rsid w:val="00BB60C3"/>
    <w:rsid w:val="00BB66C1"/>
    <w:rsid w:val="00BC0CAD"/>
    <w:rsid w:val="00BC2252"/>
    <w:rsid w:val="00BC4904"/>
    <w:rsid w:val="00BD067E"/>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20A6"/>
    <w:rsid w:val="00C247E7"/>
    <w:rsid w:val="00C248E5"/>
    <w:rsid w:val="00C26BAD"/>
    <w:rsid w:val="00C316DF"/>
    <w:rsid w:val="00C33E4D"/>
    <w:rsid w:val="00C34F7D"/>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151B"/>
    <w:rsid w:val="00CA1E24"/>
    <w:rsid w:val="00CA45F2"/>
    <w:rsid w:val="00CA4CBC"/>
    <w:rsid w:val="00CA6916"/>
    <w:rsid w:val="00CB04A0"/>
    <w:rsid w:val="00CB0909"/>
    <w:rsid w:val="00CB1507"/>
    <w:rsid w:val="00CB2DB2"/>
    <w:rsid w:val="00CB3E3E"/>
    <w:rsid w:val="00CB7BD6"/>
    <w:rsid w:val="00CC125F"/>
    <w:rsid w:val="00CC48A6"/>
    <w:rsid w:val="00CC59A7"/>
    <w:rsid w:val="00CC5CEF"/>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BEF"/>
    <w:rsid w:val="00D34E9B"/>
    <w:rsid w:val="00D35B6C"/>
    <w:rsid w:val="00D35BBC"/>
    <w:rsid w:val="00D36FCD"/>
    <w:rsid w:val="00D378FA"/>
    <w:rsid w:val="00D4053D"/>
    <w:rsid w:val="00D41E26"/>
    <w:rsid w:val="00D42172"/>
    <w:rsid w:val="00D438B5"/>
    <w:rsid w:val="00D44BAE"/>
    <w:rsid w:val="00D44CBC"/>
    <w:rsid w:val="00D4668B"/>
    <w:rsid w:val="00D46F28"/>
    <w:rsid w:val="00D52096"/>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313"/>
    <w:rsid w:val="00D84363"/>
    <w:rsid w:val="00D8505F"/>
    <w:rsid w:val="00D85CD8"/>
    <w:rsid w:val="00D8687A"/>
    <w:rsid w:val="00D93285"/>
    <w:rsid w:val="00D95680"/>
    <w:rsid w:val="00D959CD"/>
    <w:rsid w:val="00D95E86"/>
    <w:rsid w:val="00D96B2E"/>
    <w:rsid w:val="00D9702D"/>
    <w:rsid w:val="00DA25D1"/>
    <w:rsid w:val="00DA4821"/>
    <w:rsid w:val="00DA50EF"/>
    <w:rsid w:val="00DA5155"/>
    <w:rsid w:val="00DA6649"/>
    <w:rsid w:val="00DA7167"/>
    <w:rsid w:val="00DA7F7B"/>
    <w:rsid w:val="00DB0225"/>
    <w:rsid w:val="00DB167D"/>
    <w:rsid w:val="00DB1C81"/>
    <w:rsid w:val="00DB1E33"/>
    <w:rsid w:val="00DB210B"/>
    <w:rsid w:val="00DB2931"/>
    <w:rsid w:val="00DB4D12"/>
    <w:rsid w:val="00DB7CEA"/>
    <w:rsid w:val="00DB7FFE"/>
    <w:rsid w:val="00DC1180"/>
    <w:rsid w:val="00DC2DBD"/>
    <w:rsid w:val="00DC44C1"/>
    <w:rsid w:val="00DC47AB"/>
    <w:rsid w:val="00DC4FE9"/>
    <w:rsid w:val="00DC597F"/>
    <w:rsid w:val="00DC5DD1"/>
    <w:rsid w:val="00DC79CA"/>
    <w:rsid w:val="00DC7ED0"/>
    <w:rsid w:val="00DD14F1"/>
    <w:rsid w:val="00DD15F7"/>
    <w:rsid w:val="00DD2FA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DCC"/>
    <w:rsid w:val="00E429A5"/>
    <w:rsid w:val="00E42E98"/>
    <w:rsid w:val="00E43514"/>
    <w:rsid w:val="00E441BD"/>
    <w:rsid w:val="00E44997"/>
    <w:rsid w:val="00E47683"/>
    <w:rsid w:val="00E50602"/>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D0278"/>
    <w:rsid w:val="00ED1306"/>
    <w:rsid w:val="00ED2FD7"/>
    <w:rsid w:val="00ED561C"/>
    <w:rsid w:val="00ED5C16"/>
    <w:rsid w:val="00ED6513"/>
    <w:rsid w:val="00ED6B1D"/>
    <w:rsid w:val="00ED7AF0"/>
    <w:rsid w:val="00EE071D"/>
    <w:rsid w:val="00EE1541"/>
    <w:rsid w:val="00EE47A5"/>
    <w:rsid w:val="00EE56FA"/>
    <w:rsid w:val="00EF25D7"/>
    <w:rsid w:val="00EF27B1"/>
    <w:rsid w:val="00EF2CD4"/>
    <w:rsid w:val="00EF3C19"/>
    <w:rsid w:val="00EF4D10"/>
    <w:rsid w:val="00EF517F"/>
    <w:rsid w:val="00EF51DB"/>
    <w:rsid w:val="00EF5BEB"/>
    <w:rsid w:val="00EF5F88"/>
    <w:rsid w:val="00EF6719"/>
    <w:rsid w:val="00EF7045"/>
    <w:rsid w:val="00EF70F4"/>
    <w:rsid w:val="00F00BD6"/>
    <w:rsid w:val="00F01C07"/>
    <w:rsid w:val="00F0264B"/>
    <w:rsid w:val="00F026A9"/>
    <w:rsid w:val="00F032CE"/>
    <w:rsid w:val="00F057C3"/>
    <w:rsid w:val="00F05839"/>
    <w:rsid w:val="00F078DC"/>
    <w:rsid w:val="00F07FE7"/>
    <w:rsid w:val="00F1436A"/>
    <w:rsid w:val="00F15DA2"/>
    <w:rsid w:val="00F21166"/>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2A4D"/>
    <w:rsid w:val="00F7301F"/>
    <w:rsid w:val="00F730A4"/>
    <w:rsid w:val="00F743ED"/>
    <w:rsid w:val="00F74E4C"/>
    <w:rsid w:val="00F751F8"/>
    <w:rsid w:val="00F75DAC"/>
    <w:rsid w:val="00F76004"/>
    <w:rsid w:val="00F76EE3"/>
    <w:rsid w:val="00F77604"/>
    <w:rsid w:val="00F77CEB"/>
    <w:rsid w:val="00F818EF"/>
    <w:rsid w:val="00F81DBF"/>
    <w:rsid w:val="00F83B37"/>
    <w:rsid w:val="00F84832"/>
    <w:rsid w:val="00F85505"/>
    <w:rsid w:val="00F85DE6"/>
    <w:rsid w:val="00F85FB0"/>
    <w:rsid w:val="00F8640C"/>
    <w:rsid w:val="00F86CF2"/>
    <w:rsid w:val="00F86F80"/>
    <w:rsid w:val="00F87B8C"/>
    <w:rsid w:val="00F94908"/>
    <w:rsid w:val="00F958A0"/>
    <w:rsid w:val="00FA002F"/>
    <w:rsid w:val="00FA028F"/>
    <w:rsid w:val="00FA0BD8"/>
    <w:rsid w:val="00FA0C59"/>
    <w:rsid w:val="00FA1C46"/>
    <w:rsid w:val="00FA3AEB"/>
    <w:rsid w:val="00FA498E"/>
    <w:rsid w:val="00FA4B65"/>
    <w:rsid w:val="00FA63C9"/>
    <w:rsid w:val="00FA646A"/>
    <w:rsid w:val="00FB04C9"/>
    <w:rsid w:val="00FB0BA1"/>
    <w:rsid w:val="00FB0F5E"/>
    <w:rsid w:val="00FB4AC9"/>
    <w:rsid w:val="00FB5722"/>
    <w:rsid w:val="00FC1159"/>
    <w:rsid w:val="00FC1199"/>
    <w:rsid w:val="00FC3185"/>
    <w:rsid w:val="00FC4D64"/>
    <w:rsid w:val="00FC5BDD"/>
    <w:rsid w:val="00FC624D"/>
    <w:rsid w:val="00FC7902"/>
    <w:rsid w:val="00FC7E5F"/>
    <w:rsid w:val="00FD0504"/>
    <w:rsid w:val="00FD08BF"/>
    <w:rsid w:val="00FD0BAE"/>
    <w:rsid w:val="00FD2BF3"/>
    <w:rsid w:val="00FD5B8D"/>
    <w:rsid w:val="00FE0470"/>
    <w:rsid w:val="00FE17F5"/>
    <w:rsid w:val="00FE1DCC"/>
    <w:rsid w:val="00FE256B"/>
    <w:rsid w:val="00FE47B8"/>
    <w:rsid w:val="00FE503F"/>
    <w:rsid w:val="00FE6D4F"/>
    <w:rsid w:val="00FE7DFA"/>
    <w:rsid w:val="00FF1A1E"/>
    <w:rsid w:val="00FF1FC5"/>
    <w:rsid w:val="00FF2AC8"/>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ds-tue.ibs-bw.de/opac/RDSIndex/Search?join=AND&amp;bool0%5B%5D=AND&amp;lookfor0%5B%5D=chomsky&amp;lookfor0%5B%5D=Syntactic+Structures&amp;type0%5B%5D=au&amp;type0%5B%5D=ti&amp;page=2" TargetMode="External"/><Relationship Id="rId1" Type="http://schemas.openxmlformats.org/officeDocument/2006/relationships/hyperlink" Target="https://books.google.de/books?hl=de&amp;lr=&amp;id=qSlHEAAAQBAJ&amp;oi=fnd&amp;pg=PR1&amp;ots=gnf3qRG_lw&amp;sig=LpL847POM0JoRNOdwyGE7IS8kgk&amp;redir_esc=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horturl.at/blwGM" TargetMode="Externa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horturl.at/pCHM6" TargetMode="External"/><Relationship Id="rId20" Type="http://schemas.openxmlformats.org/officeDocument/2006/relationships/image" Target="media/image6.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praatvocaltoolkit.com/normalize.html" TargetMode="External"/><Relationship Id="rId23" Type="http://schemas.openxmlformats.org/officeDocument/2006/relationships/image" Target="media/image9.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32702</Words>
  <Characters>186406</Characters>
  <Application>Microsoft Office Word</Application>
  <DocSecurity>0</DocSecurity>
  <Lines>1553</Lines>
  <Paragraphs>4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480</cp:revision>
  <cp:lastPrinted>2023-08-21T09:42:00Z</cp:lastPrinted>
  <dcterms:created xsi:type="dcterms:W3CDTF">2023-06-20T09:43:00Z</dcterms:created>
  <dcterms:modified xsi:type="dcterms:W3CDTF">2023-08-2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KVHZuxyf"/&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